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6CA9DF0" w14:textId="4B6C6E9F" w:rsidR="00D76032" w:rsidRDefault="00382787" w:rsidP="009D25B9">
      <w:pPr>
        <w:spacing w:line="360" w:lineRule="auto"/>
        <w:rPr>
          <w:rFonts w:ascii="Arial" w:hAnsi="Arial" w:cs="Arial"/>
        </w:rPr>
      </w:pPr>
      <w:proofErr w:type="gramStart"/>
      <w:r>
        <w:rPr>
          <w:rFonts w:ascii="Arial" w:hAnsi="Arial" w:cs="Arial"/>
          <w:b/>
          <w:color w:val="808080" w:themeColor="background1" w:themeShade="80"/>
        </w:rPr>
        <w:t>Supplemental Figure 1</w:t>
      </w:r>
      <w:r w:rsidR="00613B27" w:rsidRPr="00595567">
        <w:rPr>
          <w:rFonts w:ascii="Arial" w:hAnsi="Arial" w:cs="Arial"/>
          <w:b/>
          <w:color w:val="808080" w:themeColor="background1" w:themeShade="80"/>
        </w:rPr>
        <w:t>.</w:t>
      </w:r>
      <w:proofErr w:type="gramEnd"/>
      <w:r w:rsidR="00613B27">
        <w:rPr>
          <w:rFonts w:ascii="Arial" w:hAnsi="Arial" w:cs="Arial"/>
          <w:b/>
        </w:rPr>
        <w:t xml:space="preserve"> </w:t>
      </w:r>
      <w:proofErr w:type="gramStart"/>
      <w:r w:rsidR="00613B27" w:rsidRPr="00613B27">
        <w:rPr>
          <w:rFonts w:ascii="Arial" w:hAnsi="Arial" w:cs="Arial"/>
        </w:rPr>
        <w:t xml:space="preserve">Methylation </w:t>
      </w:r>
      <w:r w:rsidR="00613B27">
        <w:rPr>
          <w:rFonts w:ascii="Arial" w:hAnsi="Arial" w:cs="Arial"/>
        </w:rPr>
        <w:t xml:space="preserve">gene </w:t>
      </w:r>
      <w:r w:rsidR="00613B27" w:rsidRPr="00613B27">
        <w:rPr>
          <w:rFonts w:ascii="Arial" w:hAnsi="Arial" w:cs="Arial"/>
        </w:rPr>
        <w:t>probe selection</w:t>
      </w:r>
      <w:r w:rsidR="00613B27">
        <w:rPr>
          <w:rFonts w:ascii="Arial" w:hAnsi="Arial" w:cs="Arial"/>
        </w:rPr>
        <w:t xml:space="preserve"> and correlation to expression level.</w:t>
      </w:r>
      <w:proofErr w:type="gramEnd"/>
      <w:r w:rsidR="00613B27">
        <w:rPr>
          <w:rFonts w:ascii="Arial" w:hAnsi="Arial" w:cs="Arial"/>
        </w:rPr>
        <w:t xml:space="preserve"> </w:t>
      </w:r>
      <w:r w:rsidR="00613B27" w:rsidRPr="00595567">
        <w:rPr>
          <w:rFonts w:ascii="Arial" w:hAnsi="Arial" w:cs="Arial"/>
        </w:rPr>
        <w:t>A</w:t>
      </w:r>
      <w:r w:rsidR="00595567" w:rsidRPr="00595567">
        <w:rPr>
          <w:rFonts w:ascii="Arial" w:hAnsi="Arial" w:cs="Arial"/>
        </w:rPr>
        <w:t>,</w:t>
      </w:r>
      <w:r w:rsidR="00613B27">
        <w:rPr>
          <w:rFonts w:ascii="Arial" w:hAnsi="Arial" w:cs="Arial"/>
        </w:rPr>
        <w:t xml:space="preserve"> </w:t>
      </w:r>
      <w:r w:rsidR="00F12A7D">
        <w:rPr>
          <w:rFonts w:ascii="Arial" w:hAnsi="Arial" w:cs="Arial"/>
        </w:rPr>
        <w:t xml:space="preserve">Categories of probe location </w:t>
      </w:r>
      <w:r w:rsidR="00807E73">
        <w:rPr>
          <w:rFonts w:ascii="Arial" w:hAnsi="Arial" w:cs="Arial"/>
        </w:rPr>
        <w:t>relative to the CpG</w:t>
      </w:r>
      <w:r w:rsidR="00F12A7D">
        <w:rPr>
          <w:rFonts w:ascii="Arial" w:hAnsi="Arial" w:cs="Arial"/>
        </w:rPr>
        <w:t xml:space="preserve"> </w:t>
      </w:r>
      <w:proofErr w:type="gramStart"/>
      <w:r w:rsidR="00F12A7D">
        <w:rPr>
          <w:rFonts w:ascii="Arial" w:hAnsi="Arial" w:cs="Arial"/>
        </w:rPr>
        <w:t>island</w:t>
      </w:r>
      <w:proofErr w:type="gramEnd"/>
      <w:r w:rsidR="00F12A7D">
        <w:rPr>
          <w:rFonts w:ascii="Arial" w:hAnsi="Arial" w:cs="Arial"/>
        </w:rPr>
        <w:t>. The three categories considered f</w:t>
      </w:r>
      <w:r w:rsidR="00B657EC">
        <w:rPr>
          <w:rFonts w:ascii="Arial" w:hAnsi="Arial" w:cs="Arial"/>
        </w:rPr>
        <w:t xml:space="preserve">or probe location are </w:t>
      </w:r>
      <w:proofErr w:type="spellStart"/>
      <w:r w:rsidR="00B657EC">
        <w:rPr>
          <w:rFonts w:ascii="Arial" w:hAnsi="Arial" w:cs="Arial"/>
        </w:rPr>
        <w:t>i</w:t>
      </w:r>
      <w:proofErr w:type="spellEnd"/>
      <w:r w:rsidR="00B657EC">
        <w:rPr>
          <w:rFonts w:ascii="Arial" w:hAnsi="Arial" w:cs="Arial"/>
        </w:rPr>
        <w:t xml:space="preserve">) the “North </w:t>
      </w:r>
      <w:r w:rsidR="00F12A7D">
        <w:rPr>
          <w:rFonts w:ascii="Arial" w:hAnsi="Arial" w:cs="Arial"/>
        </w:rPr>
        <w:t>shore”, that is within 2000 bp 5’ of the CpG island</w:t>
      </w:r>
      <w:r w:rsidR="00750AC0">
        <w:rPr>
          <w:rFonts w:ascii="Arial" w:hAnsi="Arial" w:cs="Arial"/>
        </w:rPr>
        <w:t xml:space="preserve"> (with respect to the gene)</w:t>
      </w:r>
      <w:r w:rsidR="00F12A7D">
        <w:rPr>
          <w:rFonts w:ascii="Arial" w:hAnsi="Arial" w:cs="Arial"/>
        </w:rPr>
        <w:t>, ii) within the CpG island, and iii) the “</w:t>
      </w:r>
      <w:r w:rsidR="00750AC0">
        <w:rPr>
          <w:rFonts w:ascii="Arial" w:hAnsi="Arial" w:cs="Arial"/>
        </w:rPr>
        <w:t>South</w:t>
      </w:r>
      <w:r w:rsidR="00F12A7D">
        <w:rPr>
          <w:rFonts w:ascii="Arial" w:hAnsi="Arial" w:cs="Arial"/>
        </w:rPr>
        <w:t xml:space="preserve"> shore”, that is within 2000 bp 3’ of the CpG island</w:t>
      </w:r>
      <w:r w:rsidR="00750AC0">
        <w:rPr>
          <w:rFonts w:ascii="Arial" w:hAnsi="Arial" w:cs="Arial"/>
        </w:rPr>
        <w:t xml:space="preserve"> (with respect to the gene)</w:t>
      </w:r>
      <w:r w:rsidR="00F12A7D">
        <w:rPr>
          <w:rFonts w:ascii="Arial" w:hAnsi="Arial" w:cs="Arial"/>
        </w:rPr>
        <w:t xml:space="preserve">. </w:t>
      </w:r>
      <w:r w:rsidR="00F12A7D" w:rsidRPr="00595567">
        <w:rPr>
          <w:rFonts w:ascii="Arial" w:hAnsi="Arial" w:cs="Arial"/>
        </w:rPr>
        <w:t>B</w:t>
      </w:r>
      <w:r w:rsidR="00595567" w:rsidRPr="00595567">
        <w:rPr>
          <w:rFonts w:ascii="Arial" w:hAnsi="Arial" w:cs="Arial"/>
        </w:rPr>
        <w:t>,</w:t>
      </w:r>
      <w:r w:rsidR="00F12A7D">
        <w:rPr>
          <w:rFonts w:ascii="Arial" w:hAnsi="Arial" w:cs="Arial"/>
        </w:rPr>
        <w:t xml:space="preserve"> Categories of probe location relative to the gene. The four categories considered for probe location are </w:t>
      </w:r>
      <w:proofErr w:type="spellStart"/>
      <w:r w:rsidR="00F12A7D">
        <w:rPr>
          <w:rFonts w:ascii="Arial" w:hAnsi="Arial" w:cs="Arial"/>
        </w:rPr>
        <w:t>i</w:t>
      </w:r>
      <w:proofErr w:type="spellEnd"/>
      <w:r w:rsidR="00F12A7D">
        <w:rPr>
          <w:rFonts w:ascii="Arial" w:hAnsi="Arial" w:cs="Arial"/>
        </w:rPr>
        <w:t xml:space="preserve">) between 1500 and 200 bps 5’ of the </w:t>
      </w:r>
      <w:r w:rsidR="00E91675">
        <w:rPr>
          <w:rFonts w:ascii="Arial" w:hAnsi="Arial" w:cs="Arial"/>
        </w:rPr>
        <w:t xml:space="preserve">transcriptional start site, ii) within 200 bps 5’ of the transcriptional start site, iii) within the 5’ transcribed but </w:t>
      </w:r>
      <w:proofErr w:type="spellStart"/>
      <w:r w:rsidR="00E91675">
        <w:rPr>
          <w:rFonts w:ascii="Arial" w:hAnsi="Arial" w:cs="Arial"/>
        </w:rPr>
        <w:t>untranslated</w:t>
      </w:r>
      <w:proofErr w:type="spellEnd"/>
      <w:r w:rsidR="00E91675">
        <w:rPr>
          <w:rFonts w:ascii="Arial" w:hAnsi="Arial" w:cs="Arial"/>
        </w:rPr>
        <w:t xml:space="preserve"> region (UTR), and iv) within exon 1. </w:t>
      </w:r>
      <w:proofErr w:type="gramStart"/>
      <w:r w:rsidR="00E91675" w:rsidRPr="00595567">
        <w:rPr>
          <w:rFonts w:ascii="Arial" w:hAnsi="Arial" w:cs="Arial"/>
        </w:rPr>
        <w:t>C</w:t>
      </w:r>
      <w:r w:rsidR="00595567" w:rsidRPr="00595567">
        <w:rPr>
          <w:rFonts w:ascii="Arial" w:hAnsi="Arial" w:cs="Arial"/>
        </w:rPr>
        <w:t>,</w:t>
      </w:r>
      <w:r w:rsidR="00E91675">
        <w:rPr>
          <w:rFonts w:ascii="Arial" w:hAnsi="Arial" w:cs="Arial"/>
        </w:rPr>
        <w:t xml:space="preserve"> </w:t>
      </w:r>
      <w:r w:rsidR="00970658">
        <w:rPr>
          <w:rFonts w:ascii="Arial" w:hAnsi="Arial" w:cs="Arial"/>
        </w:rPr>
        <w:t>Probe</w:t>
      </w:r>
      <w:r w:rsidR="007F338C">
        <w:rPr>
          <w:rFonts w:ascii="Arial" w:hAnsi="Arial" w:cs="Arial"/>
        </w:rPr>
        <w:t xml:space="preserve"> categorization.</w:t>
      </w:r>
      <w:proofErr w:type="gramEnd"/>
      <w:r w:rsidR="007F338C">
        <w:rPr>
          <w:rFonts w:ascii="Arial" w:hAnsi="Arial" w:cs="Arial"/>
        </w:rPr>
        <w:t xml:space="preserve"> Based on the above </w:t>
      </w:r>
      <w:r w:rsidR="00A42CB6">
        <w:rPr>
          <w:rFonts w:ascii="Arial" w:hAnsi="Arial" w:cs="Arial"/>
        </w:rPr>
        <w:t>probe locations with respec</w:t>
      </w:r>
      <w:r w:rsidR="00205334">
        <w:rPr>
          <w:rFonts w:ascii="Arial" w:hAnsi="Arial" w:cs="Arial"/>
        </w:rPr>
        <w:t xml:space="preserve">t to the CpG </w:t>
      </w:r>
      <w:proofErr w:type="gramStart"/>
      <w:r w:rsidR="00205334">
        <w:rPr>
          <w:rFonts w:ascii="Arial" w:hAnsi="Arial" w:cs="Arial"/>
        </w:rPr>
        <w:t>island</w:t>
      </w:r>
      <w:proofErr w:type="gramEnd"/>
      <w:r w:rsidR="00205334">
        <w:rPr>
          <w:rFonts w:ascii="Arial" w:hAnsi="Arial" w:cs="Arial"/>
        </w:rPr>
        <w:t xml:space="preserve"> and gene,</w:t>
      </w:r>
      <w:r w:rsidR="00A42CB6">
        <w:rPr>
          <w:rFonts w:ascii="Arial" w:hAnsi="Arial" w:cs="Arial"/>
        </w:rPr>
        <w:t xml:space="preserve"> categories of probes are identified</w:t>
      </w:r>
      <w:r w:rsidR="00205334">
        <w:rPr>
          <w:rFonts w:ascii="Arial" w:hAnsi="Arial" w:cs="Arial"/>
        </w:rPr>
        <w:t xml:space="preserve"> as 1 or 2</w:t>
      </w:r>
      <w:r w:rsidR="00A42CB6">
        <w:rPr>
          <w:rFonts w:ascii="Arial" w:hAnsi="Arial" w:cs="Arial"/>
        </w:rPr>
        <w:t xml:space="preserve">. </w:t>
      </w:r>
      <w:r w:rsidR="00A42CB6" w:rsidRPr="00595567">
        <w:rPr>
          <w:rFonts w:ascii="Arial" w:hAnsi="Arial" w:cs="Arial"/>
        </w:rPr>
        <w:t>D</w:t>
      </w:r>
      <w:r w:rsidR="00595567" w:rsidRPr="00595567">
        <w:rPr>
          <w:rFonts w:ascii="Arial" w:hAnsi="Arial" w:cs="Arial"/>
        </w:rPr>
        <w:t>,</w:t>
      </w:r>
      <w:r w:rsidR="00A42CB6">
        <w:rPr>
          <w:rFonts w:ascii="Arial" w:hAnsi="Arial" w:cs="Arial"/>
        </w:rPr>
        <w:t xml:space="preserve"> Box and whisker plot</w:t>
      </w:r>
      <w:r w:rsidR="00932F69">
        <w:rPr>
          <w:rFonts w:ascii="Arial" w:hAnsi="Arial" w:cs="Arial"/>
        </w:rPr>
        <w:t>s</w:t>
      </w:r>
      <w:r w:rsidR="00A42CB6">
        <w:rPr>
          <w:rFonts w:ascii="Arial" w:hAnsi="Arial" w:cs="Arial"/>
        </w:rPr>
        <w:t xml:space="preserve"> depicting the</w:t>
      </w:r>
      <w:r w:rsidR="00932F69">
        <w:rPr>
          <w:rFonts w:ascii="Arial" w:hAnsi="Arial" w:cs="Arial"/>
        </w:rPr>
        <w:t xml:space="preserve"> distribution of gene expression versus methylation correlations. </w:t>
      </w:r>
      <w:r w:rsidR="00F954A6">
        <w:rPr>
          <w:rFonts w:ascii="Arial" w:hAnsi="Arial" w:cs="Arial"/>
        </w:rPr>
        <w:t>There are 13,854 genes with probes in</w:t>
      </w:r>
      <w:r w:rsidR="00A42CB6">
        <w:rPr>
          <w:rFonts w:ascii="Arial" w:hAnsi="Arial" w:cs="Arial"/>
        </w:rPr>
        <w:t xml:space="preserve"> </w:t>
      </w:r>
      <w:r w:rsidR="00F954A6">
        <w:rPr>
          <w:rFonts w:ascii="Arial" w:hAnsi="Arial" w:cs="Arial"/>
        </w:rPr>
        <w:t>category</w:t>
      </w:r>
      <w:r w:rsidR="00970658">
        <w:rPr>
          <w:rFonts w:ascii="Arial" w:hAnsi="Arial" w:cs="Arial"/>
        </w:rPr>
        <w:t xml:space="preserve"> </w:t>
      </w:r>
      <w:r w:rsidR="00F954A6">
        <w:rPr>
          <w:rFonts w:ascii="Arial" w:hAnsi="Arial" w:cs="Arial"/>
        </w:rPr>
        <w:t>1, and 3,632 in category 2.</w:t>
      </w:r>
    </w:p>
    <w:p w14:paraId="1A749D35" w14:textId="77777777" w:rsidR="00D76032" w:rsidRDefault="00D76032" w:rsidP="009D25B9">
      <w:pPr>
        <w:spacing w:line="360" w:lineRule="auto"/>
        <w:rPr>
          <w:rFonts w:ascii="Arial" w:hAnsi="Arial" w:cs="Arial"/>
        </w:rPr>
      </w:pPr>
    </w:p>
    <w:p w14:paraId="073EAAA7" w14:textId="411295E4" w:rsidR="00613B27" w:rsidRPr="00613B27" w:rsidRDefault="00382787" w:rsidP="009D25B9">
      <w:pPr>
        <w:spacing w:line="360" w:lineRule="auto"/>
        <w:rPr>
          <w:rFonts w:ascii="Arial" w:hAnsi="Arial" w:cs="Arial"/>
        </w:rPr>
      </w:pPr>
      <w:proofErr w:type="gramStart"/>
      <w:r>
        <w:rPr>
          <w:rFonts w:ascii="Arial" w:hAnsi="Arial" w:cs="Arial"/>
          <w:b/>
          <w:color w:val="808080" w:themeColor="background1" w:themeShade="80"/>
        </w:rPr>
        <w:t>Supplemental Figure 2</w:t>
      </w:r>
      <w:bookmarkStart w:id="0" w:name="_GoBack"/>
      <w:bookmarkEnd w:id="0"/>
      <w:r w:rsidR="00D76032" w:rsidRPr="00595567">
        <w:rPr>
          <w:rFonts w:ascii="Arial" w:hAnsi="Arial" w:cs="Arial"/>
          <w:b/>
          <w:color w:val="808080" w:themeColor="background1" w:themeShade="80"/>
        </w:rPr>
        <w:t>.</w:t>
      </w:r>
      <w:proofErr w:type="gramEnd"/>
      <w:r w:rsidR="00D76032">
        <w:rPr>
          <w:rFonts w:ascii="Arial" w:hAnsi="Arial" w:cs="Arial"/>
        </w:rPr>
        <w:t xml:space="preserve"> </w:t>
      </w:r>
      <w:proofErr w:type="gramStart"/>
      <w:r w:rsidR="00D76032">
        <w:rPr>
          <w:rFonts w:ascii="Arial" w:hAnsi="Arial" w:cs="Arial"/>
        </w:rPr>
        <w:t>Relationship between methylation and lack of SLFN11</w:t>
      </w:r>
      <w:r w:rsidR="00F46F96">
        <w:rPr>
          <w:rFonts w:ascii="Arial" w:hAnsi="Arial" w:cs="Arial"/>
        </w:rPr>
        <w:t xml:space="preserve"> and MGMT</w:t>
      </w:r>
      <w:r w:rsidR="00D76032">
        <w:rPr>
          <w:rFonts w:ascii="Arial" w:hAnsi="Arial" w:cs="Arial"/>
        </w:rPr>
        <w:t xml:space="preserve"> expression in the NCI-60.</w:t>
      </w:r>
      <w:proofErr w:type="gramEnd"/>
      <w:r w:rsidR="00D76032">
        <w:rPr>
          <w:rFonts w:ascii="Arial" w:hAnsi="Arial" w:cs="Arial"/>
        </w:rPr>
        <w:t xml:space="preserve"> </w:t>
      </w:r>
      <w:r w:rsidR="00F46F96" w:rsidRPr="00595567">
        <w:rPr>
          <w:rFonts w:ascii="Arial" w:hAnsi="Arial" w:cs="Arial"/>
        </w:rPr>
        <w:t>A</w:t>
      </w:r>
      <w:r w:rsidR="00595567" w:rsidRPr="00595567">
        <w:rPr>
          <w:rFonts w:ascii="Arial" w:hAnsi="Arial" w:cs="Arial"/>
        </w:rPr>
        <w:t>,</w:t>
      </w:r>
      <w:r w:rsidR="00F46F96">
        <w:rPr>
          <w:rFonts w:ascii="Arial" w:hAnsi="Arial" w:cs="Arial"/>
        </w:rPr>
        <w:t xml:space="preserve"> For SLFN11, t</w:t>
      </w:r>
      <w:r w:rsidR="00675AE0">
        <w:rPr>
          <w:rFonts w:ascii="Arial" w:hAnsi="Arial" w:cs="Arial"/>
        </w:rPr>
        <w:t>wenty-</w:t>
      </w:r>
      <w:r w:rsidR="00D76032">
        <w:rPr>
          <w:rFonts w:ascii="Arial" w:hAnsi="Arial" w:cs="Arial"/>
        </w:rPr>
        <w:t xml:space="preserve">three cell lines (38%) do not express SLFN11 above base line (vertical dotted line), and </w:t>
      </w:r>
      <w:r w:rsidR="00DD5982">
        <w:rPr>
          <w:rFonts w:ascii="Arial" w:hAnsi="Arial" w:cs="Arial"/>
        </w:rPr>
        <w:t>16</w:t>
      </w:r>
      <w:r w:rsidR="003473CF">
        <w:rPr>
          <w:rFonts w:ascii="Arial" w:hAnsi="Arial" w:cs="Arial"/>
        </w:rPr>
        <w:t xml:space="preserve"> of these 23 (70%)</w:t>
      </w:r>
      <w:r w:rsidR="00D76032">
        <w:rPr>
          <w:rFonts w:ascii="Arial" w:hAnsi="Arial" w:cs="Arial"/>
        </w:rPr>
        <w:t xml:space="preserve"> exhibit promoter methylation</w:t>
      </w:r>
      <w:r w:rsidR="00DD5982">
        <w:rPr>
          <w:rFonts w:ascii="Arial" w:hAnsi="Arial" w:cs="Arial"/>
        </w:rPr>
        <w:t xml:space="preserve"> levels above 30%</w:t>
      </w:r>
      <w:r w:rsidR="00D76032">
        <w:rPr>
          <w:rFonts w:ascii="Arial" w:hAnsi="Arial" w:cs="Arial"/>
        </w:rPr>
        <w:t>.</w:t>
      </w:r>
      <w:r w:rsidR="00DD5982">
        <w:rPr>
          <w:rFonts w:ascii="Arial" w:hAnsi="Arial" w:cs="Arial"/>
        </w:rPr>
        <w:t xml:space="preserve"> </w:t>
      </w:r>
      <w:r w:rsidR="00F46F96" w:rsidRPr="00595567">
        <w:rPr>
          <w:rFonts w:ascii="Arial" w:hAnsi="Arial" w:cs="Arial"/>
        </w:rPr>
        <w:t>B</w:t>
      </w:r>
      <w:r w:rsidR="00595567" w:rsidRPr="00595567">
        <w:rPr>
          <w:rFonts w:ascii="Arial" w:hAnsi="Arial" w:cs="Arial"/>
        </w:rPr>
        <w:t>,</w:t>
      </w:r>
      <w:r w:rsidR="00F46F96">
        <w:rPr>
          <w:rFonts w:ascii="Arial" w:hAnsi="Arial" w:cs="Arial"/>
        </w:rPr>
        <w:t xml:space="preserve"> For MGMT</w:t>
      </w:r>
      <w:r w:rsidR="00675AE0">
        <w:rPr>
          <w:rFonts w:ascii="Arial" w:hAnsi="Arial" w:cs="Arial"/>
        </w:rPr>
        <w:t xml:space="preserve">, twenty-one cell lines (35%) do not express MGMT above baseline (vertical </w:t>
      </w:r>
      <w:r w:rsidR="00AD5F23">
        <w:rPr>
          <w:rFonts w:ascii="Arial" w:hAnsi="Arial" w:cs="Arial"/>
        </w:rPr>
        <w:t>dotted line), and 9 of these (42.8</w:t>
      </w:r>
      <w:r w:rsidR="00675AE0">
        <w:rPr>
          <w:rFonts w:ascii="Arial" w:hAnsi="Arial" w:cs="Arial"/>
        </w:rPr>
        <w:t>%) exhibit pro</w:t>
      </w:r>
      <w:r w:rsidR="00AD5F23">
        <w:rPr>
          <w:rFonts w:ascii="Arial" w:hAnsi="Arial" w:cs="Arial"/>
        </w:rPr>
        <w:t>moter methylation levels above 4</w:t>
      </w:r>
      <w:r w:rsidR="00675AE0">
        <w:rPr>
          <w:rFonts w:ascii="Arial" w:hAnsi="Arial" w:cs="Arial"/>
        </w:rPr>
        <w:t>0%.</w:t>
      </w:r>
      <w:r w:rsidR="00AD5F23">
        <w:rPr>
          <w:rFonts w:ascii="Arial" w:hAnsi="Arial" w:cs="Arial"/>
        </w:rPr>
        <w:t xml:space="preserve"> For both portions of the figure, c</w:t>
      </w:r>
      <w:r w:rsidR="00F46F96">
        <w:rPr>
          <w:rFonts w:ascii="Arial" w:hAnsi="Arial" w:cs="Arial"/>
        </w:rPr>
        <w:t>ell lines are color-coded according to tissue-of-origin with th</w:t>
      </w:r>
      <w:r w:rsidR="00AD5F23">
        <w:rPr>
          <w:rFonts w:ascii="Arial" w:hAnsi="Arial" w:cs="Arial"/>
        </w:rPr>
        <w:t>e Cellminer color code, in which</w:t>
      </w:r>
      <w:r w:rsidR="00F46F96">
        <w:rPr>
          <w:rFonts w:ascii="Arial" w:hAnsi="Arial" w:cs="Arial"/>
        </w:rPr>
        <w:t xml:space="preserve"> BR is breast, CNS is central nervous system, CO is colon, LE is leukemia, ME is melanoma, LC is lung cancer, OV is </w:t>
      </w:r>
      <w:proofErr w:type="gramStart"/>
      <w:r w:rsidR="00F46F96">
        <w:rPr>
          <w:rFonts w:ascii="Arial" w:hAnsi="Arial" w:cs="Arial"/>
        </w:rPr>
        <w:t>ovarian</w:t>
      </w:r>
      <w:proofErr w:type="gramEnd"/>
      <w:r w:rsidR="00F46F96">
        <w:rPr>
          <w:rFonts w:ascii="Arial" w:hAnsi="Arial" w:cs="Arial"/>
        </w:rPr>
        <w:t xml:space="preserve">, PR is prostate, and RE is renal </w:t>
      </w:r>
      <w:r w:rsidR="00F46F96">
        <w:rPr>
          <w:rFonts w:ascii="Arial" w:hAnsi="Arial" w:cs="Arial"/>
        </w:rPr>
        <w:fldChar w:fldCharType="begin"/>
      </w:r>
      <w:r w:rsidR="005E14D4">
        <w:rPr>
          <w:rFonts w:ascii="Arial" w:hAnsi="Arial" w:cs="Arial"/>
        </w:rPr>
        <w:instrText xml:space="preserve"> ADDIN EN.CITE &lt;EndNote&gt;&lt;Cite&gt;&lt;RecNum&gt;12&lt;/RecNum&gt;&lt;DisplayText&gt;(1)&lt;/DisplayText&gt;&lt;record&gt;&lt;rec-number&gt;12&lt;/rec-number&gt;&lt;foreign-keys&gt;&lt;key app="EN" db-id="szt995fafwdxzmewwdvp25xvdwwstrzrwrwr" timestamp="1453745084"&gt;12&lt;/key&gt;&lt;/foreign-keys&gt;&lt;ref-type name="Journal Article"&gt;17&lt;/ref-type&gt;&lt;contributors&gt;&lt;/contributors&gt;&lt;titles&gt;&lt;title&gt;CellMiner&lt;/title&gt;&lt;secondary-title&gt;http://discover.nci.nih.gov/cellminer&lt;/secondary-title&gt;&lt;/titles&gt;&lt;periodical&gt;&lt;full-title&gt;http://discover.nci.nih.gov/cellminer&lt;/full-title&gt;&lt;/periodical&gt;&lt;dates&gt;&lt;/dates&gt;&lt;urls&gt;&lt;/urls&gt;&lt;/record&gt;&lt;/Cite&gt;&lt;/EndNote&gt;</w:instrText>
      </w:r>
      <w:r w:rsidR="00F46F96">
        <w:rPr>
          <w:rFonts w:ascii="Arial" w:hAnsi="Arial" w:cs="Arial"/>
        </w:rPr>
        <w:fldChar w:fldCharType="separate"/>
      </w:r>
      <w:r w:rsidR="005E14D4">
        <w:rPr>
          <w:rFonts w:ascii="Arial" w:hAnsi="Arial" w:cs="Arial"/>
          <w:noProof/>
        </w:rPr>
        <w:t>(</w:t>
      </w:r>
      <w:hyperlink w:anchor="_ENREF_1" w:tooltip=",  #12" w:history="1">
        <w:r w:rsidR="005E14D4">
          <w:rPr>
            <w:rFonts w:ascii="Arial" w:hAnsi="Arial" w:cs="Arial"/>
            <w:noProof/>
          </w:rPr>
          <w:t>1</w:t>
        </w:r>
      </w:hyperlink>
      <w:r w:rsidR="005E14D4">
        <w:rPr>
          <w:rFonts w:ascii="Arial" w:hAnsi="Arial" w:cs="Arial"/>
          <w:noProof/>
        </w:rPr>
        <w:t>)</w:t>
      </w:r>
      <w:r w:rsidR="00F46F96">
        <w:rPr>
          <w:rFonts w:ascii="Arial" w:hAnsi="Arial" w:cs="Arial"/>
        </w:rPr>
        <w:fldChar w:fldCharType="end"/>
      </w:r>
      <w:r w:rsidR="00F46F96">
        <w:rPr>
          <w:rFonts w:ascii="Arial" w:hAnsi="Arial" w:cs="Arial"/>
        </w:rPr>
        <w:t xml:space="preserve">.  </w:t>
      </w:r>
      <w:r w:rsidR="00DD5982">
        <w:rPr>
          <w:rFonts w:ascii="Arial" w:hAnsi="Arial" w:cs="Arial"/>
        </w:rPr>
        <w:t>The red line is the linear regression line. The x-axis is the log2 Affymetrix probe average value, and the y-axis the DNA methylation level /100.</w:t>
      </w:r>
    </w:p>
    <w:p w14:paraId="5ACC9C55" w14:textId="26ACE2E6" w:rsidR="003E7EC0" w:rsidRPr="009D25B9" w:rsidRDefault="003E7EC0" w:rsidP="009D25B9">
      <w:pPr>
        <w:spacing w:line="360" w:lineRule="auto"/>
        <w:rPr>
          <w:rFonts w:ascii="Arial" w:hAnsi="Arial" w:cs="Arial"/>
        </w:rPr>
      </w:pPr>
    </w:p>
    <w:sectPr w:rsidR="003E7EC0" w:rsidRPr="009D25B9" w:rsidSect="004B3CF7">
      <w:footerReference w:type="even" r:id="rId7"/>
      <w:footerReference w:type="default" r:id="rId8"/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6D56EF0" w14:textId="77777777" w:rsidR="00C150F9" w:rsidRDefault="00C150F9" w:rsidP="00FB58FD">
      <w:r>
        <w:separator/>
      </w:r>
    </w:p>
  </w:endnote>
  <w:endnote w:type="continuationSeparator" w:id="0">
    <w:p w14:paraId="1CFC9E0F" w14:textId="77777777" w:rsidR="00C150F9" w:rsidRDefault="00C150F9" w:rsidP="00FB58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9B4C8C0" w14:textId="77777777" w:rsidR="00C150F9" w:rsidRDefault="00C150F9" w:rsidP="00FB58F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E6DE9F3" w14:textId="77777777" w:rsidR="00C150F9" w:rsidRDefault="00C150F9" w:rsidP="00FB58FD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7C7E197" w14:textId="77777777" w:rsidR="00C150F9" w:rsidRDefault="00C150F9" w:rsidP="00FB58F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82787">
      <w:rPr>
        <w:rStyle w:val="PageNumber"/>
        <w:noProof/>
      </w:rPr>
      <w:t>1</w:t>
    </w:r>
    <w:r>
      <w:rPr>
        <w:rStyle w:val="PageNumber"/>
      </w:rPr>
      <w:fldChar w:fldCharType="end"/>
    </w:r>
  </w:p>
  <w:p w14:paraId="118A0AAA" w14:textId="77777777" w:rsidR="00C150F9" w:rsidRDefault="00C150F9" w:rsidP="00FB58F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2146B91" w14:textId="77777777" w:rsidR="00C150F9" w:rsidRDefault="00C150F9" w:rsidP="00FB58FD">
      <w:r>
        <w:separator/>
      </w:r>
    </w:p>
  </w:footnote>
  <w:footnote w:type="continuationSeparator" w:id="0">
    <w:p w14:paraId="0E396A40" w14:textId="77777777" w:rsidR="00C150F9" w:rsidRDefault="00C150F9" w:rsidP="00FB58F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activeWritingStyle w:appName="MSWord" w:lang="en-US" w:vendorID="64" w:dllVersion="131078" w:nlCheck="1" w:checkStyle="1"/>
  <w:proofState w:spelling="clean" w:grammar="clean"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Research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1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zt995fafwdxzmewwdvp25xvdwwstrzrwrwr&quot;&gt;160125.Methylation.Library&lt;record-ids&gt;&lt;item&gt;12&lt;/item&gt;&lt;/record-ids&gt;&lt;/item&gt;&lt;/Libraries&gt;"/>
  </w:docVars>
  <w:rsids>
    <w:rsidRoot w:val="000626BE"/>
    <w:rsid w:val="00000600"/>
    <w:rsid w:val="00001636"/>
    <w:rsid w:val="00003EF9"/>
    <w:rsid w:val="000041A3"/>
    <w:rsid w:val="00011427"/>
    <w:rsid w:val="00014139"/>
    <w:rsid w:val="000143EE"/>
    <w:rsid w:val="000146B1"/>
    <w:rsid w:val="00014A30"/>
    <w:rsid w:val="00014EA7"/>
    <w:rsid w:val="000153D8"/>
    <w:rsid w:val="0001557C"/>
    <w:rsid w:val="00016FC6"/>
    <w:rsid w:val="00020F1A"/>
    <w:rsid w:val="00023DD1"/>
    <w:rsid w:val="000246E4"/>
    <w:rsid w:val="00026C1D"/>
    <w:rsid w:val="00027244"/>
    <w:rsid w:val="00030947"/>
    <w:rsid w:val="00031646"/>
    <w:rsid w:val="00033F00"/>
    <w:rsid w:val="00034374"/>
    <w:rsid w:val="0003717C"/>
    <w:rsid w:val="000379CC"/>
    <w:rsid w:val="00037FC0"/>
    <w:rsid w:val="0004306C"/>
    <w:rsid w:val="00047E73"/>
    <w:rsid w:val="00050FD7"/>
    <w:rsid w:val="00051C05"/>
    <w:rsid w:val="00060EB8"/>
    <w:rsid w:val="000623CC"/>
    <w:rsid w:val="000625A4"/>
    <w:rsid w:val="000626BE"/>
    <w:rsid w:val="000630EF"/>
    <w:rsid w:val="00063EFE"/>
    <w:rsid w:val="00064250"/>
    <w:rsid w:val="0006626D"/>
    <w:rsid w:val="0006789B"/>
    <w:rsid w:val="00070117"/>
    <w:rsid w:val="00070586"/>
    <w:rsid w:val="00070ACB"/>
    <w:rsid w:val="0007105C"/>
    <w:rsid w:val="0007217B"/>
    <w:rsid w:val="00073154"/>
    <w:rsid w:val="00074253"/>
    <w:rsid w:val="00074DEB"/>
    <w:rsid w:val="00077191"/>
    <w:rsid w:val="00077891"/>
    <w:rsid w:val="00082D8D"/>
    <w:rsid w:val="0008399D"/>
    <w:rsid w:val="00085069"/>
    <w:rsid w:val="000858D0"/>
    <w:rsid w:val="00086ABC"/>
    <w:rsid w:val="00087329"/>
    <w:rsid w:val="00092194"/>
    <w:rsid w:val="000937CA"/>
    <w:rsid w:val="00093D3C"/>
    <w:rsid w:val="00094420"/>
    <w:rsid w:val="00094885"/>
    <w:rsid w:val="00096BEC"/>
    <w:rsid w:val="00096D96"/>
    <w:rsid w:val="000971C8"/>
    <w:rsid w:val="0009722C"/>
    <w:rsid w:val="000A1B99"/>
    <w:rsid w:val="000A1F37"/>
    <w:rsid w:val="000A2BAF"/>
    <w:rsid w:val="000A3C95"/>
    <w:rsid w:val="000A49F9"/>
    <w:rsid w:val="000A52E9"/>
    <w:rsid w:val="000A5C64"/>
    <w:rsid w:val="000A6332"/>
    <w:rsid w:val="000A7053"/>
    <w:rsid w:val="000A74E6"/>
    <w:rsid w:val="000A750D"/>
    <w:rsid w:val="000A79AF"/>
    <w:rsid w:val="000B042E"/>
    <w:rsid w:val="000B07DE"/>
    <w:rsid w:val="000B27C1"/>
    <w:rsid w:val="000B4679"/>
    <w:rsid w:val="000B4A7C"/>
    <w:rsid w:val="000B5D63"/>
    <w:rsid w:val="000B6512"/>
    <w:rsid w:val="000B7DA2"/>
    <w:rsid w:val="000C4DCE"/>
    <w:rsid w:val="000C5248"/>
    <w:rsid w:val="000C55E8"/>
    <w:rsid w:val="000C7ACE"/>
    <w:rsid w:val="000D0547"/>
    <w:rsid w:val="000D4317"/>
    <w:rsid w:val="000D5385"/>
    <w:rsid w:val="000D579B"/>
    <w:rsid w:val="000D6CFC"/>
    <w:rsid w:val="000D7A83"/>
    <w:rsid w:val="000D7F47"/>
    <w:rsid w:val="000E1427"/>
    <w:rsid w:val="000E18A4"/>
    <w:rsid w:val="000E1AAF"/>
    <w:rsid w:val="000E27FA"/>
    <w:rsid w:val="000E2F37"/>
    <w:rsid w:val="000E55C7"/>
    <w:rsid w:val="000E62AB"/>
    <w:rsid w:val="000E6BB2"/>
    <w:rsid w:val="000E7334"/>
    <w:rsid w:val="000E7483"/>
    <w:rsid w:val="000F0335"/>
    <w:rsid w:val="000F5353"/>
    <w:rsid w:val="000F57BA"/>
    <w:rsid w:val="000F6799"/>
    <w:rsid w:val="0010048A"/>
    <w:rsid w:val="001023A3"/>
    <w:rsid w:val="00102BE2"/>
    <w:rsid w:val="0010377E"/>
    <w:rsid w:val="00104F27"/>
    <w:rsid w:val="001052C6"/>
    <w:rsid w:val="00105316"/>
    <w:rsid w:val="0010633B"/>
    <w:rsid w:val="001065FD"/>
    <w:rsid w:val="001074E3"/>
    <w:rsid w:val="00107EAC"/>
    <w:rsid w:val="00110D3C"/>
    <w:rsid w:val="00113435"/>
    <w:rsid w:val="00113CBB"/>
    <w:rsid w:val="00113F64"/>
    <w:rsid w:val="0011438F"/>
    <w:rsid w:val="00114A6F"/>
    <w:rsid w:val="00116A8E"/>
    <w:rsid w:val="00116D66"/>
    <w:rsid w:val="00120102"/>
    <w:rsid w:val="0012018A"/>
    <w:rsid w:val="001212F5"/>
    <w:rsid w:val="00122A23"/>
    <w:rsid w:val="00124FA4"/>
    <w:rsid w:val="0012546B"/>
    <w:rsid w:val="00126830"/>
    <w:rsid w:val="00127D42"/>
    <w:rsid w:val="00132529"/>
    <w:rsid w:val="00135D2A"/>
    <w:rsid w:val="00135F10"/>
    <w:rsid w:val="00137387"/>
    <w:rsid w:val="00142520"/>
    <w:rsid w:val="00145876"/>
    <w:rsid w:val="001458DD"/>
    <w:rsid w:val="00147E1E"/>
    <w:rsid w:val="00150413"/>
    <w:rsid w:val="001515A3"/>
    <w:rsid w:val="00152043"/>
    <w:rsid w:val="00152ECD"/>
    <w:rsid w:val="00153667"/>
    <w:rsid w:val="00155B4C"/>
    <w:rsid w:val="001561AD"/>
    <w:rsid w:val="00160880"/>
    <w:rsid w:val="0016131D"/>
    <w:rsid w:val="001623D6"/>
    <w:rsid w:val="00163C58"/>
    <w:rsid w:val="00164173"/>
    <w:rsid w:val="001644F9"/>
    <w:rsid w:val="0016678D"/>
    <w:rsid w:val="00167F3A"/>
    <w:rsid w:val="0017001E"/>
    <w:rsid w:val="00170A56"/>
    <w:rsid w:val="00171D1B"/>
    <w:rsid w:val="00172E68"/>
    <w:rsid w:val="00173687"/>
    <w:rsid w:val="00173AE9"/>
    <w:rsid w:val="00173E8F"/>
    <w:rsid w:val="00174A1D"/>
    <w:rsid w:val="00174F3A"/>
    <w:rsid w:val="00180A30"/>
    <w:rsid w:val="00181A83"/>
    <w:rsid w:val="001827B9"/>
    <w:rsid w:val="00183A7C"/>
    <w:rsid w:val="00184459"/>
    <w:rsid w:val="00185454"/>
    <w:rsid w:val="00187207"/>
    <w:rsid w:val="00190271"/>
    <w:rsid w:val="00191440"/>
    <w:rsid w:val="001944E2"/>
    <w:rsid w:val="001971FB"/>
    <w:rsid w:val="00197B5A"/>
    <w:rsid w:val="001A4BD3"/>
    <w:rsid w:val="001A4D63"/>
    <w:rsid w:val="001A4DC9"/>
    <w:rsid w:val="001A66A0"/>
    <w:rsid w:val="001A6DF1"/>
    <w:rsid w:val="001A7179"/>
    <w:rsid w:val="001A7B21"/>
    <w:rsid w:val="001B21E4"/>
    <w:rsid w:val="001B434B"/>
    <w:rsid w:val="001B435A"/>
    <w:rsid w:val="001B5F34"/>
    <w:rsid w:val="001B6E92"/>
    <w:rsid w:val="001C21E1"/>
    <w:rsid w:val="001C40FC"/>
    <w:rsid w:val="001C44FF"/>
    <w:rsid w:val="001C5505"/>
    <w:rsid w:val="001C59BB"/>
    <w:rsid w:val="001C6AA5"/>
    <w:rsid w:val="001D1C85"/>
    <w:rsid w:val="001D2AE0"/>
    <w:rsid w:val="001D5DD3"/>
    <w:rsid w:val="001D688E"/>
    <w:rsid w:val="001E0086"/>
    <w:rsid w:val="001E0F4C"/>
    <w:rsid w:val="001E0FD1"/>
    <w:rsid w:val="001E1349"/>
    <w:rsid w:val="001E1540"/>
    <w:rsid w:val="001E3788"/>
    <w:rsid w:val="001E3A59"/>
    <w:rsid w:val="001E60B7"/>
    <w:rsid w:val="001E7BD2"/>
    <w:rsid w:val="001F07F2"/>
    <w:rsid w:val="001F0961"/>
    <w:rsid w:val="001F2AF9"/>
    <w:rsid w:val="001F37C6"/>
    <w:rsid w:val="001F4A2B"/>
    <w:rsid w:val="001F5BE2"/>
    <w:rsid w:val="001F61B1"/>
    <w:rsid w:val="001F7179"/>
    <w:rsid w:val="001F7737"/>
    <w:rsid w:val="001F7DDF"/>
    <w:rsid w:val="00200705"/>
    <w:rsid w:val="00201817"/>
    <w:rsid w:val="00202F52"/>
    <w:rsid w:val="00202FCB"/>
    <w:rsid w:val="002033C6"/>
    <w:rsid w:val="00205078"/>
    <w:rsid w:val="0020521E"/>
    <w:rsid w:val="00205334"/>
    <w:rsid w:val="00205712"/>
    <w:rsid w:val="0020728B"/>
    <w:rsid w:val="00210118"/>
    <w:rsid w:val="00210666"/>
    <w:rsid w:val="00211CBD"/>
    <w:rsid w:val="00212307"/>
    <w:rsid w:val="0021230A"/>
    <w:rsid w:val="00212665"/>
    <w:rsid w:val="002135C3"/>
    <w:rsid w:val="00217CA2"/>
    <w:rsid w:val="00220B50"/>
    <w:rsid w:val="00221595"/>
    <w:rsid w:val="0022195A"/>
    <w:rsid w:val="00221BCA"/>
    <w:rsid w:val="00222037"/>
    <w:rsid w:val="00222F8C"/>
    <w:rsid w:val="00223837"/>
    <w:rsid w:val="002274E4"/>
    <w:rsid w:val="00227E8C"/>
    <w:rsid w:val="00230105"/>
    <w:rsid w:val="0023014B"/>
    <w:rsid w:val="00237035"/>
    <w:rsid w:val="002371CF"/>
    <w:rsid w:val="002375D5"/>
    <w:rsid w:val="00237C36"/>
    <w:rsid w:val="00240FBC"/>
    <w:rsid w:val="0024114A"/>
    <w:rsid w:val="002425DA"/>
    <w:rsid w:val="0024336F"/>
    <w:rsid w:val="00243788"/>
    <w:rsid w:val="00244D4E"/>
    <w:rsid w:val="0024583C"/>
    <w:rsid w:val="0025082C"/>
    <w:rsid w:val="00250CD5"/>
    <w:rsid w:val="002511DE"/>
    <w:rsid w:val="002526AD"/>
    <w:rsid w:val="002536F3"/>
    <w:rsid w:val="00253786"/>
    <w:rsid w:val="00253B79"/>
    <w:rsid w:val="00255068"/>
    <w:rsid w:val="0025527D"/>
    <w:rsid w:val="002625A8"/>
    <w:rsid w:val="00262FA6"/>
    <w:rsid w:val="00265E04"/>
    <w:rsid w:val="0026647D"/>
    <w:rsid w:val="00270357"/>
    <w:rsid w:val="002723E1"/>
    <w:rsid w:val="00273992"/>
    <w:rsid w:val="00274920"/>
    <w:rsid w:val="00274C79"/>
    <w:rsid w:val="00274D58"/>
    <w:rsid w:val="00276434"/>
    <w:rsid w:val="00276517"/>
    <w:rsid w:val="00276787"/>
    <w:rsid w:val="00277F75"/>
    <w:rsid w:val="00285904"/>
    <w:rsid w:val="00286D69"/>
    <w:rsid w:val="002905F2"/>
    <w:rsid w:val="0029151E"/>
    <w:rsid w:val="0029164F"/>
    <w:rsid w:val="00291AD6"/>
    <w:rsid w:val="00291E04"/>
    <w:rsid w:val="0029275F"/>
    <w:rsid w:val="0029296F"/>
    <w:rsid w:val="0029637C"/>
    <w:rsid w:val="0029695A"/>
    <w:rsid w:val="00297B10"/>
    <w:rsid w:val="002A06C0"/>
    <w:rsid w:val="002A0E6C"/>
    <w:rsid w:val="002A29C0"/>
    <w:rsid w:val="002A7309"/>
    <w:rsid w:val="002B02D0"/>
    <w:rsid w:val="002B1E4D"/>
    <w:rsid w:val="002B2B15"/>
    <w:rsid w:val="002B40A4"/>
    <w:rsid w:val="002B7BB7"/>
    <w:rsid w:val="002C437F"/>
    <w:rsid w:val="002C64DD"/>
    <w:rsid w:val="002C6A11"/>
    <w:rsid w:val="002C6D9A"/>
    <w:rsid w:val="002D11FC"/>
    <w:rsid w:val="002D2DDB"/>
    <w:rsid w:val="002D3D4A"/>
    <w:rsid w:val="002D4750"/>
    <w:rsid w:val="002D4E4C"/>
    <w:rsid w:val="002D68D2"/>
    <w:rsid w:val="002E0EA9"/>
    <w:rsid w:val="002E1448"/>
    <w:rsid w:val="002E1983"/>
    <w:rsid w:val="002E2595"/>
    <w:rsid w:val="002E46DC"/>
    <w:rsid w:val="002E68AD"/>
    <w:rsid w:val="002E6D1B"/>
    <w:rsid w:val="002F04D1"/>
    <w:rsid w:val="002F0B84"/>
    <w:rsid w:val="002F4188"/>
    <w:rsid w:val="002F5342"/>
    <w:rsid w:val="002F74EC"/>
    <w:rsid w:val="002F7B5E"/>
    <w:rsid w:val="003000B4"/>
    <w:rsid w:val="00303045"/>
    <w:rsid w:val="003036BD"/>
    <w:rsid w:val="00304630"/>
    <w:rsid w:val="00304F75"/>
    <w:rsid w:val="00305B0E"/>
    <w:rsid w:val="00305E2F"/>
    <w:rsid w:val="0030625E"/>
    <w:rsid w:val="003068CD"/>
    <w:rsid w:val="0030744A"/>
    <w:rsid w:val="00307623"/>
    <w:rsid w:val="003076C5"/>
    <w:rsid w:val="0031034D"/>
    <w:rsid w:val="003147DD"/>
    <w:rsid w:val="00316DD3"/>
    <w:rsid w:val="00316F74"/>
    <w:rsid w:val="003203F4"/>
    <w:rsid w:val="0032435F"/>
    <w:rsid w:val="00324EA6"/>
    <w:rsid w:val="00325CB8"/>
    <w:rsid w:val="003268B2"/>
    <w:rsid w:val="00330FE1"/>
    <w:rsid w:val="00332671"/>
    <w:rsid w:val="003347DF"/>
    <w:rsid w:val="003363DB"/>
    <w:rsid w:val="00336951"/>
    <w:rsid w:val="00337436"/>
    <w:rsid w:val="00340B6E"/>
    <w:rsid w:val="00341149"/>
    <w:rsid w:val="00344F6B"/>
    <w:rsid w:val="003473CF"/>
    <w:rsid w:val="003509D3"/>
    <w:rsid w:val="0035386C"/>
    <w:rsid w:val="00355C55"/>
    <w:rsid w:val="00356137"/>
    <w:rsid w:val="00356179"/>
    <w:rsid w:val="00356DD8"/>
    <w:rsid w:val="0035713F"/>
    <w:rsid w:val="00360301"/>
    <w:rsid w:val="003618F1"/>
    <w:rsid w:val="003620F0"/>
    <w:rsid w:val="003637CC"/>
    <w:rsid w:val="00364E1B"/>
    <w:rsid w:val="00366971"/>
    <w:rsid w:val="0036736C"/>
    <w:rsid w:val="00367438"/>
    <w:rsid w:val="0037145C"/>
    <w:rsid w:val="00371B0C"/>
    <w:rsid w:val="00376774"/>
    <w:rsid w:val="00382787"/>
    <w:rsid w:val="0038479E"/>
    <w:rsid w:val="0038494C"/>
    <w:rsid w:val="00385EB7"/>
    <w:rsid w:val="00387649"/>
    <w:rsid w:val="00390412"/>
    <w:rsid w:val="00391380"/>
    <w:rsid w:val="00397D66"/>
    <w:rsid w:val="003A680F"/>
    <w:rsid w:val="003A7464"/>
    <w:rsid w:val="003B0776"/>
    <w:rsid w:val="003B1F2A"/>
    <w:rsid w:val="003B4010"/>
    <w:rsid w:val="003B477D"/>
    <w:rsid w:val="003B5695"/>
    <w:rsid w:val="003B5D31"/>
    <w:rsid w:val="003B6871"/>
    <w:rsid w:val="003B70E8"/>
    <w:rsid w:val="003B78E4"/>
    <w:rsid w:val="003B7B8C"/>
    <w:rsid w:val="003B7F18"/>
    <w:rsid w:val="003C2A95"/>
    <w:rsid w:val="003C39F2"/>
    <w:rsid w:val="003C6BFB"/>
    <w:rsid w:val="003C6C00"/>
    <w:rsid w:val="003C6FD3"/>
    <w:rsid w:val="003C7117"/>
    <w:rsid w:val="003D0502"/>
    <w:rsid w:val="003D0545"/>
    <w:rsid w:val="003D14B1"/>
    <w:rsid w:val="003D44CB"/>
    <w:rsid w:val="003D4579"/>
    <w:rsid w:val="003D50F2"/>
    <w:rsid w:val="003D5A9B"/>
    <w:rsid w:val="003D5DEB"/>
    <w:rsid w:val="003E1EC0"/>
    <w:rsid w:val="003E34F4"/>
    <w:rsid w:val="003E3FBE"/>
    <w:rsid w:val="003E433D"/>
    <w:rsid w:val="003E4E4B"/>
    <w:rsid w:val="003E5235"/>
    <w:rsid w:val="003E5860"/>
    <w:rsid w:val="003E5896"/>
    <w:rsid w:val="003E6974"/>
    <w:rsid w:val="003E7EC0"/>
    <w:rsid w:val="003E7F85"/>
    <w:rsid w:val="003F2D85"/>
    <w:rsid w:val="003F3D4E"/>
    <w:rsid w:val="003F5A3D"/>
    <w:rsid w:val="004054A6"/>
    <w:rsid w:val="00405F76"/>
    <w:rsid w:val="0041005F"/>
    <w:rsid w:val="004109B5"/>
    <w:rsid w:val="00411D20"/>
    <w:rsid w:val="004136C8"/>
    <w:rsid w:val="00413FB7"/>
    <w:rsid w:val="00415937"/>
    <w:rsid w:val="00420630"/>
    <w:rsid w:val="00420D67"/>
    <w:rsid w:val="00423E65"/>
    <w:rsid w:val="00425805"/>
    <w:rsid w:val="00425C33"/>
    <w:rsid w:val="00430EA6"/>
    <w:rsid w:val="0043339C"/>
    <w:rsid w:val="0043758C"/>
    <w:rsid w:val="00437CF0"/>
    <w:rsid w:val="00441A34"/>
    <w:rsid w:val="00441BE5"/>
    <w:rsid w:val="00441C01"/>
    <w:rsid w:val="0044246A"/>
    <w:rsid w:val="00442E2B"/>
    <w:rsid w:val="00443681"/>
    <w:rsid w:val="004443F7"/>
    <w:rsid w:val="00444EDF"/>
    <w:rsid w:val="004469D3"/>
    <w:rsid w:val="00450DC2"/>
    <w:rsid w:val="00452E33"/>
    <w:rsid w:val="00453C68"/>
    <w:rsid w:val="004544E5"/>
    <w:rsid w:val="00456723"/>
    <w:rsid w:val="00456C04"/>
    <w:rsid w:val="00456F33"/>
    <w:rsid w:val="00457C91"/>
    <w:rsid w:val="0046441F"/>
    <w:rsid w:val="004738ED"/>
    <w:rsid w:val="00474FDE"/>
    <w:rsid w:val="00475DB8"/>
    <w:rsid w:val="004837D8"/>
    <w:rsid w:val="00483878"/>
    <w:rsid w:val="00484109"/>
    <w:rsid w:val="004873B6"/>
    <w:rsid w:val="00487F38"/>
    <w:rsid w:val="004915A9"/>
    <w:rsid w:val="00491657"/>
    <w:rsid w:val="0049233C"/>
    <w:rsid w:val="0049235C"/>
    <w:rsid w:val="00492FF9"/>
    <w:rsid w:val="00493435"/>
    <w:rsid w:val="00494584"/>
    <w:rsid w:val="0049537B"/>
    <w:rsid w:val="00495A6A"/>
    <w:rsid w:val="00495B4B"/>
    <w:rsid w:val="00496DAD"/>
    <w:rsid w:val="0049785D"/>
    <w:rsid w:val="004A1161"/>
    <w:rsid w:val="004A199D"/>
    <w:rsid w:val="004A1A83"/>
    <w:rsid w:val="004A4C6B"/>
    <w:rsid w:val="004A6B62"/>
    <w:rsid w:val="004A7440"/>
    <w:rsid w:val="004B2C60"/>
    <w:rsid w:val="004B3CF7"/>
    <w:rsid w:val="004B42CA"/>
    <w:rsid w:val="004B6A07"/>
    <w:rsid w:val="004B6ECB"/>
    <w:rsid w:val="004B76B4"/>
    <w:rsid w:val="004C1B25"/>
    <w:rsid w:val="004C2BDE"/>
    <w:rsid w:val="004C3116"/>
    <w:rsid w:val="004C324F"/>
    <w:rsid w:val="004C3DAE"/>
    <w:rsid w:val="004C6307"/>
    <w:rsid w:val="004C70F2"/>
    <w:rsid w:val="004C7D6A"/>
    <w:rsid w:val="004D05A3"/>
    <w:rsid w:val="004D199F"/>
    <w:rsid w:val="004D1A61"/>
    <w:rsid w:val="004D1CCC"/>
    <w:rsid w:val="004D2476"/>
    <w:rsid w:val="004D578F"/>
    <w:rsid w:val="004D6685"/>
    <w:rsid w:val="004E11A2"/>
    <w:rsid w:val="004E22EC"/>
    <w:rsid w:val="004E2B71"/>
    <w:rsid w:val="004E6999"/>
    <w:rsid w:val="004E6F56"/>
    <w:rsid w:val="004E71AE"/>
    <w:rsid w:val="004F056E"/>
    <w:rsid w:val="004F28A7"/>
    <w:rsid w:val="004F3C8F"/>
    <w:rsid w:val="004F4A03"/>
    <w:rsid w:val="004F4A57"/>
    <w:rsid w:val="004F51DF"/>
    <w:rsid w:val="004F6BC1"/>
    <w:rsid w:val="00500460"/>
    <w:rsid w:val="00500528"/>
    <w:rsid w:val="00501D9F"/>
    <w:rsid w:val="00502DBC"/>
    <w:rsid w:val="00503E3D"/>
    <w:rsid w:val="00504129"/>
    <w:rsid w:val="00504638"/>
    <w:rsid w:val="00506BFA"/>
    <w:rsid w:val="005071D6"/>
    <w:rsid w:val="00507840"/>
    <w:rsid w:val="00510128"/>
    <w:rsid w:val="00511025"/>
    <w:rsid w:val="00512A9A"/>
    <w:rsid w:val="00515C82"/>
    <w:rsid w:val="005161D2"/>
    <w:rsid w:val="005179EA"/>
    <w:rsid w:val="00520A85"/>
    <w:rsid w:val="005216B5"/>
    <w:rsid w:val="00521E06"/>
    <w:rsid w:val="0052301A"/>
    <w:rsid w:val="005232FB"/>
    <w:rsid w:val="00523E14"/>
    <w:rsid w:val="00523E58"/>
    <w:rsid w:val="005242F6"/>
    <w:rsid w:val="0052484B"/>
    <w:rsid w:val="00525EED"/>
    <w:rsid w:val="00531B27"/>
    <w:rsid w:val="00532089"/>
    <w:rsid w:val="005321D9"/>
    <w:rsid w:val="00532D84"/>
    <w:rsid w:val="0053367B"/>
    <w:rsid w:val="00536E2A"/>
    <w:rsid w:val="005375BC"/>
    <w:rsid w:val="00537A29"/>
    <w:rsid w:val="00537F98"/>
    <w:rsid w:val="00541190"/>
    <w:rsid w:val="0054252B"/>
    <w:rsid w:val="00543130"/>
    <w:rsid w:val="0054401B"/>
    <w:rsid w:val="005440A2"/>
    <w:rsid w:val="00545ECE"/>
    <w:rsid w:val="00547948"/>
    <w:rsid w:val="00547BC2"/>
    <w:rsid w:val="00550736"/>
    <w:rsid w:val="00553B7A"/>
    <w:rsid w:val="005560B6"/>
    <w:rsid w:val="0056258A"/>
    <w:rsid w:val="00564744"/>
    <w:rsid w:val="00564796"/>
    <w:rsid w:val="00564E51"/>
    <w:rsid w:val="005652A0"/>
    <w:rsid w:val="005661F2"/>
    <w:rsid w:val="00566B95"/>
    <w:rsid w:val="005673E1"/>
    <w:rsid w:val="00571C07"/>
    <w:rsid w:val="00573669"/>
    <w:rsid w:val="00573971"/>
    <w:rsid w:val="005746F0"/>
    <w:rsid w:val="00574BEC"/>
    <w:rsid w:val="00574CB6"/>
    <w:rsid w:val="00575289"/>
    <w:rsid w:val="00575538"/>
    <w:rsid w:val="00577365"/>
    <w:rsid w:val="00582CB3"/>
    <w:rsid w:val="005859F5"/>
    <w:rsid w:val="00587DC3"/>
    <w:rsid w:val="00587E41"/>
    <w:rsid w:val="00592A85"/>
    <w:rsid w:val="00592C24"/>
    <w:rsid w:val="00592CD9"/>
    <w:rsid w:val="00593B80"/>
    <w:rsid w:val="00593C57"/>
    <w:rsid w:val="00594C57"/>
    <w:rsid w:val="00595199"/>
    <w:rsid w:val="00595567"/>
    <w:rsid w:val="0059561C"/>
    <w:rsid w:val="00596154"/>
    <w:rsid w:val="0059774F"/>
    <w:rsid w:val="005A02F8"/>
    <w:rsid w:val="005A0997"/>
    <w:rsid w:val="005A1068"/>
    <w:rsid w:val="005A152A"/>
    <w:rsid w:val="005A35CB"/>
    <w:rsid w:val="005A5AFE"/>
    <w:rsid w:val="005B1C8B"/>
    <w:rsid w:val="005B1CBB"/>
    <w:rsid w:val="005B51FF"/>
    <w:rsid w:val="005B6DA7"/>
    <w:rsid w:val="005B7908"/>
    <w:rsid w:val="005C1FC1"/>
    <w:rsid w:val="005C3113"/>
    <w:rsid w:val="005C3A1A"/>
    <w:rsid w:val="005C434B"/>
    <w:rsid w:val="005C44F4"/>
    <w:rsid w:val="005C7768"/>
    <w:rsid w:val="005D1CED"/>
    <w:rsid w:val="005D1FBC"/>
    <w:rsid w:val="005D23D1"/>
    <w:rsid w:val="005D5EB1"/>
    <w:rsid w:val="005D6DC1"/>
    <w:rsid w:val="005D7628"/>
    <w:rsid w:val="005D7874"/>
    <w:rsid w:val="005D79C2"/>
    <w:rsid w:val="005E14D4"/>
    <w:rsid w:val="005E18A8"/>
    <w:rsid w:val="005E34E7"/>
    <w:rsid w:val="005E3A6D"/>
    <w:rsid w:val="005E406E"/>
    <w:rsid w:val="005E45BC"/>
    <w:rsid w:val="005E51AF"/>
    <w:rsid w:val="005E61AB"/>
    <w:rsid w:val="005E7520"/>
    <w:rsid w:val="005E7B27"/>
    <w:rsid w:val="005F0B40"/>
    <w:rsid w:val="005F1009"/>
    <w:rsid w:val="005F2AB7"/>
    <w:rsid w:val="005F2CA4"/>
    <w:rsid w:val="005F2EAE"/>
    <w:rsid w:val="005F3898"/>
    <w:rsid w:val="005F3978"/>
    <w:rsid w:val="005F476C"/>
    <w:rsid w:val="005F59CC"/>
    <w:rsid w:val="005F5F44"/>
    <w:rsid w:val="005F6CFC"/>
    <w:rsid w:val="005F7250"/>
    <w:rsid w:val="00601969"/>
    <w:rsid w:val="006036C7"/>
    <w:rsid w:val="00605198"/>
    <w:rsid w:val="00605CAB"/>
    <w:rsid w:val="0060670B"/>
    <w:rsid w:val="00607633"/>
    <w:rsid w:val="00607BDA"/>
    <w:rsid w:val="00610384"/>
    <w:rsid w:val="00611331"/>
    <w:rsid w:val="00612DCD"/>
    <w:rsid w:val="00613B27"/>
    <w:rsid w:val="00616A41"/>
    <w:rsid w:val="006171F0"/>
    <w:rsid w:val="00620B6A"/>
    <w:rsid w:val="0062194B"/>
    <w:rsid w:val="00625B07"/>
    <w:rsid w:val="0062610E"/>
    <w:rsid w:val="0062627D"/>
    <w:rsid w:val="00627165"/>
    <w:rsid w:val="0063079E"/>
    <w:rsid w:val="006325D4"/>
    <w:rsid w:val="0063309C"/>
    <w:rsid w:val="00633775"/>
    <w:rsid w:val="00633B97"/>
    <w:rsid w:val="006341EF"/>
    <w:rsid w:val="0063510E"/>
    <w:rsid w:val="006357C2"/>
    <w:rsid w:val="00635B85"/>
    <w:rsid w:val="0063678B"/>
    <w:rsid w:val="00640633"/>
    <w:rsid w:val="00640B7D"/>
    <w:rsid w:val="00643237"/>
    <w:rsid w:val="00643771"/>
    <w:rsid w:val="00643BE1"/>
    <w:rsid w:val="00644282"/>
    <w:rsid w:val="0064433F"/>
    <w:rsid w:val="00645503"/>
    <w:rsid w:val="00645DD0"/>
    <w:rsid w:val="00645F03"/>
    <w:rsid w:val="00646C8B"/>
    <w:rsid w:val="006477A2"/>
    <w:rsid w:val="006479E5"/>
    <w:rsid w:val="00650F18"/>
    <w:rsid w:val="0065131C"/>
    <w:rsid w:val="00651956"/>
    <w:rsid w:val="00653985"/>
    <w:rsid w:val="00654C05"/>
    <w:rsid w:val="00655FC4"/>
    <w:rsid w:val="00656258"/>
    <w:rsid w:val="006573BA"/>
    <w:rsid w:val="0066061D"/>
    <w:rsid w:val="006633C8"/>
    <w:rsid w:val="00664BC5"/>
    <w:rsid w:val="00665180"/>
    <w:rsid w:val="00671855"/>
    <w:rsid w:val="0067272D"/>
    <w:rsid w:val="006727A4"/>
    <w:rsid w:val="00672C55"/>
    <w:rsid w:val="00672CF9"/>
    <w:rsid w:val="0067498B"/>
    <w:rsid w:val="00674C44"/>
    <w:rsid w:val="006752B9"/>
    <w:rsid w:val="00675314"/>
    <w:rsid w:val="00675AE0"/>
    <w:rsid w:val="0067609C"/>
    <w:rsid w:val="00676794"/>
    <w:rsid w:val="0067680E"/>
    <w:rsid w:val="006771EA"/>
    <w:rsid w:val="00677A1D"/>
    <w:rsid w:val="0068023D"/>
    <w:rsid w:val="00682F61"/>
    <w:rsid w:val="00684304"/>
    <w:rsid w:val="00685A10"/>
    <w:rsid w:val="006906B8"/>
    <w:rsid w:val="00690F09"/>
    <w:rsid w:val="00691238"/>
    <w:rsid w:val="006912B2"/>
    <w:rsid w:val="00692695"/>
    <w:rsid w:val="0069362F"/>
    <w:rsid w:val="00693C3C"/>
    <w:rsid w:val="00694F1E"/>
    <w:rsid w:val="00696B8C"/>
    <w:rsid w:val="00697372"/>
    <w:rsid w:val="00697490"/>
    <w:rsid w:val="006974A5"/>
    <w:rsid w:val="006A0778"/>
    <w:rsid w:val="006A0BA2"/>
    <w:rsid w:val="006A2464"/>
    <w:rsid w:val="006A3D96"/>
    <w:rsid w:val="006A451C"/>
    <w:rsid w:val="006A4BA1"/>
    <w:rsid w:val="006A4FC6"/>
    <w:rsid w:val="006B580B"/>
    <w:rsid w:val="006B6D5B"/>
    <w:rsid w:val="006B7767"/>
    <w:rsid w:val="006C073A"/>
    <w:rsid w:val="006C0E06"/>
    <w:rsid w:val="006C3107"/>
    <w:rsid w:val="006C44B9"/>
    <w:rsid w:val="006C4B26"/>
    <w:rsid w:val="006C4FA7"/>
    <w:rsid w:val="006C5C31"/>
    <w:rsid w:val="006D05C6"/>
    <w:rsid w:val="006D06D7"/>
    <w:rsid w:val="006D2B42"/>
    <w:rsid w:val="006D38E3"/>
    <w:rsid w:val="006D39B8"/>
    <w:rsid w:val="006D499E"/>
    <w:rsid w:val="006D5AD2"/>
    <w:rsid w:val="006D612C"/>
    <w:rsid w:val="006E0937"/>
    <w:rsid w:val="006E2A18"/>
    <w:rsid w:val="006E36F2"/>
    <w:rsid w:val="006E3809"/>
    <w:rsid w:val="006E462E"/>
    <w:rsid w:val="006E4B23"/>
    <w:rsid w:val="006E4F2F"/>
    <w:rsid w:val="006E63B9"/>
    <w:rsid w:val="006E6BA2"/>
    <w:rsid w:val="006E6DD9"/>
    <w:rsid w:val="006E7A0E"/>
    <w:rsid w:val="006F13A0"/>
    <w:rsid w:val="006F18D5"/>
    <w:rsid w:val="006F3AEA"/>
    <w:rsid w:val="006F3DBC"/>
    <w:rsid w:val="006F526A"/>
    <w:rsid w:val="006F5FD2"/>
    <w:rsid w:val="006F6424"/>
    <w:rsid w:val="006F69E0"/>
    <w:rsid w:val="007022DC"/>
    <w:rsid w:val="00703E77"/>
    <w:rsid w:val="00713903"/>
    <w:rsid w:val="00713DEA"/>
    <w:rsid w:val="00716C3E"/>
    <w:rsid w:val="00717540"/>
    <w:rsid w:val="007204C5"/>
    <w:rsid w:val="00720A7A"/>
    <w:rsid w:val="00722FA7"/>
    <w:rsid w:val="007276B5"/>
    <w:rsid w:val="00727D68"/>
    <w:rsid w:val="00730CB9"/>
    <w:rsid w:val="0073106C"/>
    <w:rsid w:val="00733765"/>
    <w:rsid w:val="007342C5"/>
    <w:rsid w:val="00734348"/>
    <w:rsid w:val="0073581B"/>
    <w:rsid w:val="007413AC"/>
    <w:rsid w:val="00741ADC"/>
    <w:rsid w:val="00743F5A"/>
    <w:rsid w:val="00744DB0"/>
    <w:rsid w:val="00746BB9"/>
    <w:rsid w:val="007506C3"/>
    <w:rsid w:val="00750AC0"/>
    <w:rsid w:val="00751B20"/>
    <w:rsid w:val="007528E4"/>
    <w:rsid w:val="00752C91"/>
    <w:rsid w:val="00753340"/>
    <w:rsid w:val="00753E0D"/>
    <w:rsid w:val="007549B4"/>
    <w:rsid w:val="0075635F"/>
    <w:rsid w:val="00756DB3"/>
    <w:rsid w:val="00760CF9"/>
    <w:rsid w:val="00761FF5"/>
    <w:rsid w:val="007623CD"/>
    <w:rsid w:val="00762C98"/>
    <w:rsid w:val="00762FA9"/>
    <w:rsid w:val="00763D4A"/>
    <w:rsid w:val="007659C6"/>
    <w:rsid w:val="0077033E"/>
    <w:rsid w:val="0077079B"/>
    <w:rsid w:val="00771E9F"/>
    <w:rsid w:val="0077364B"/>
    <w:rsid w:val="007737E6"/>
    <w:rsid w:val="007746CF"/>
    <w:rsid w:val="00775A8D"/>
    <w:rsid w:val="00776E93"/>
    <w:rsid w:val="007778B9"/>
    <w:rsid w:val="00777C9F"/>
    <w:rsid w:val="00780491"/>
    <w:rsid w:val="00780A46"/>
    <w:rsid w:val="0078447D"/>
    <w:rsid w:val="0078565C"/>
    <w:rsid w:val="00785A2E"/>
    <w:rsid w:val="0078752D"/>
    <w:rsid w:val="00791123"/>
    <w:rsid w:val="0079217A"/>
    <w:rsid w:val="007952D4"/>
    <w:rsid w:val="007A0577"/>
    <w:rsid w:val="007A2FC7"/>
    <w:rsid w:val="007A45C3"/>
    <w:rsid w:val="007B3019"/>
    <w:rsid w:val="007B420E"/>
    <w:rsid w:val="007B515D"/>
    <w:rsid w:val="007B5331"/>
    <w:rsid w:val="007B63B7"/>
    <w:rsid w:val="007C0BDC"/>
    <w:rsid w:val="007C0E2C"/>
    <w:rsid w:val="007C1335"/>
    <w:rsid w:val="007C29A0"/>
    <w:rsid w:val="007C5961"/>
    <w:rsid w:val="007C5DBC"/>
    <w:rsid w:val="007C63A5"/>
    <w:rsid w:val="007D27DC"/>
    <w:rsid w:val="007D2A8D"/>
    <w:rsid w:val="007D31F6"/>
    <w:rsid w:val="007D36BB"/>
    <w:rsid w:val="007D53D6"/>
    <w:rsid w:val="007D6100"/>
    <w:rsid w:val="007D6D20"/>
    <w:rsid w:val="007E65F3"/>
    <w:rsid w:val="007E6E49"/>
    <w:rsid w:val="007E7979"/>
    <w:rsid w:val="007F00D2"/>
    <w:rsid w:val="007F07EA"/>
    <w:rsid w:val="007F3291"/>
    <w:rsid w:val="007F32DD"/>
    <w:rsid w:val="007F335C"/>
    <w:rsid w:val="007F338C"/>
    <w:rsid w:val="007F67C6"/>
    <w:rsid w:val="00803F25"/>
    <w:rsid w:val="0080476A"/>
    <w:rsid w:val="0080731F"/>
    <w:rsid w:val="00807E73"/>
    <w:rsid w:val="0081009F"/>
    <w:rsid w:val="00811100"/>
    <w:rsid w:val="008152B9"/>
    <w:rsid w:val="00816944"/>
    <w:rsid w:val="00816F46"/>
    <w:rsid w:val="00820A80"/>
    <w:rsid w:val="008222FA"/>
    <w:rsid w:val="008235FB"/>
    <w:rsid w:val="008248BE"/>
    <w:rsid w:val="00827269"/>
    <w:rsid w:val="00837D53"/>
    <w:rsid w:val="00837D72"/>
    <w:rsid w:val="008423E7"/>
    <w:rsid w:val="008441A8"/>
    <w:rsid w:val="00845567"/>
    <w:rsid w:val="008462C5"/>
    <w:rsid w:val="00846920"/>
    <w:rsid w:val="00846C21"/>
    <w:rsid w:val="00851E0C"/>
    <w:rsid w:val="0085253A"/>
    <w:rsid w:val="00852BBE"/>
    <w:rsid w:val="00852F13"/>
    <w:rsid w:val="0085362A"/>
    <w:rsid w:val="0085489A"/>
    <w:rsid w:val="0086087B"/>
    <w:rsid w:val="0086353B"/>
    <w:rsid w:val="00865EC0"/>
    <w:rsid w:val="008664DD"/>
    <w:rsid w:val="00872492"/>
    <w:rsid w:val="00872C6C"/>
    <w:rsid w:val="00872F55"/>
    <w:rsid w:val="00874A33"/>
    <w:rsid w:val="00875ABA"/>
    <w:rsid w:val="0087722F"/>
    <w:rsid w:val="00877748"/>
    <w:rsid w:val="00877D01"/>
    <w:rsid w:val="0088053A"/>
    <w:rsid w:val="00880BF8"/>
    <w:rsid w:val="00881FF3"/>
    <w:rsid w:val="00884750"/>
    <w:rsid w:val="00887386"/>
    <w:rsid w:val="00887F34"/>
    <w:rsid w:val="008914EE"/>
    <w:rsid w:val="00891DE4"/>
    <w:rsid w:val="0089259C"/>
    <w:rsid w:val="00892863"/>
    <w:rsid w:val="00892B3D"/>
    <w:rsid w:val="00892C8C"/>
    <w:rsid w:val="008930E5"/>
    <w:rsid w:val="0089374F"/>
    <w:rsid w:val="00894113"/>
    <w:rsid w:val="008953EB"/>
    <w:rsid w:val="008A10A0"/>
    <w:rsid w:val="008A50DC"/>
    <w:rsid w:val="008A5614"/>
    <w:rsid w:val="008B12D8"/>
    <w:rsid w:val="008B1E71"/>
    <w:rsid w:val="008B3F4F"/>
    <w:rsid w:val="008B449E"/>
    <w:rsid w:val="008B4BB2"/>
    <w:rsid w:val="008B612A"/>
    <w:rsid w:val="008B6CDB"/>
    <w:rsid w:val="008C0A57"/>
    <w:rsid w:val="008C0DDC"/>
    <w:rsid w:val="008C36FC"/>
    <w:rsid w:val="008C3968"/>
    <w:rsid w:val="008C751A"/>
    <w:rsid w:val="008C77CC"/>
    <w:rsid w:val="008D08D2"/>
    <w:rsid w:val="008D1A03"/>
    <w:rsid w:val="008D4A12"/>
    <w:rsid w:val="008D4A70"/>
    <w:rsid w:val="008D649F"/>
    <w:rsid w:val="008E094F"/>
    <w:rsid w:val="008E218A"/>
    <w:rsid w:val="008E2E07"/>
    <w:rsid w:val="008E2F5A"/>
    <w:rsid w:val="008E38F6"/>
    <w:rsid w:val="008E7681"/>
    <w:rsid w:val="008F00C7"/>
    <w:rsid w:val="008F038C"/>
    <w:rsid w:val="008F07AD"/>
    <w:rsid w:val="008F486D"/>
    <w:rsid w:val="008F4F8F"/>
    <w:rsid w:val="008F5AE5"/>
    <w:rsid w:val="008F60F2"/>
    <w:rsid w:val="008F6B62"/>
    <w:rsid w:val="009004E6"/>
    <w:rsid w:val="00901782"/>
    <w:rsid w:val="009100FE"/>
    <w:rsid w:val="00916608"/>
    <w:rsid w:val="009172A3"/>
    <w:rsid w:val="00917339"/>
    <w:rsid w:val="0092180A"/>
    <w:rsid w:val="00924440"/>
    <w:rsid w:val="00925275"/>
    <w:rsid w:val="00925A98"/>
    <w:rsid w:val="00925B73"/>
    <w:rsid w:val="0092749C"/>
    <w:rsid w:val="00927DD9"/>
    <w:rsid w:val="00931A45"/>
    <w:rsid w:val="00931C10"/>
    <w:rsid w:val="009328D1"/>
    <w:rsid w:val="00932C8A"/>
    <w:rsid w:val="00932F69"/>
    <w:rsid w:val="00933E7D"/>
    <w:rsid w:val="00934400"/>
    <w:rsid w:val="009374A4"/>
    <w:rsid w:val="009379B4"/>
    <w:rsid w:val="00937B05"/>
    <w:rsid w:val="00937F27"/>
    <w:rsid w:val="00940A26"/>
    <w:rsid w:val="00941878"/>
    <w:rsid w:val="00942109"/>
    <w:rsid w:val="0094308C"/>
    <w:rsid w:val="0094368C"/>
    <w:rsid w:val="00945B13"/>
    <w:rsid w:val="00945C56"/>
    <w:rsid w:val="00946723"/>
    <w:rsid w:val="0095073F"/>
    <w:rsid w:val="00950D6A"/>
    <w:rsid w:val="00951FCA"/>
    <w:rsid w:val="0095242E"/>
    <w:rsid w:val="0095324A"/>
    <w:rsid w:val="009534C5"/>
    <w:rsid w:val="00953629"/>
    <w:rsid w:val="00953A09"/>
    <w:rsid w:val="00953BB3"/>
    <w:rsid w:val="00955ADA"/>
    <w:rsid w:val="00957779"/>
    <w:rsid w:val="00957FA1"/>
    <w:rsid w:val="009603B5"/>
    <w:rsid w:val="0096118F"/>
    <w:rsid w:val="00961759"/>
    <w:rsid w:val="00962D88"/>
    <w:rsid w:val="00964F35"/>
    <w:rsid w:val="0096611D"/>
    <w:rsid w:val="00966233"/>
    <w:rsid w:val="00967A83"/>
    <w:rsid w:val="00970658"/>
    <w:rsid w:val="0097119C"/>
    <w:rsid w:val="00971F7C"/>
    <w:rsid w:val="009724B0"/>
    <w:rsid w:val="00972B1C"/>
    <w:rsid w:val="00973098"/>
    <w:rsid w:val="009741A0"/>
    <w:rsid w:val="0097438B"/>
    <w:rsid w:val="0097609B"/>
    <w:rsid w:val="00976503"/>
    <w:rsid w:val="00976603"/>
    <w:rsid w:val="00980277"/>
    <w:rsid w:val="009807E8"/>
    <w:rsid w:val="00986955"/>
    <w:rsid w:val="009871AE"/>
    <w:rsid w:val="00987FA4"/>
    <w:rsid w:val="00990DB0"/>
    <w:rsid w:val="00991BC0"/>
    <w:rsid w:val="00994107"/>
    <w:rsid w:val="00994254"/>
    <w:rsid w:val="0099425C"/>
    <w:rsid w:val="00995783"/>
    <w:rsid w:val="009960DA"/>
    <w:rsid w:val="0099727F"/>
    <w:rsid w:val="009973E4"/>
    <w:rsid w:val="00997B62"/>
    <w:rsid w:val="009A08FC"/>
    <w:rsid w:val="009A1FB4"/>
    <w:rsid w:val="009A2BC1"/>
    <w:rsid w:val="009A5615"/>
    <w:rsid w:val="009A7DD9"/>
    <w:rsid w:val="009B1492"/>
    <w:rsid w:val="009B2870"/>
    <w:rsid w:val="009B2F56"/>
    <w:rsid w:val="009B3E0A"/>
    <w:rsid w:val="009B6E73"/>
    <w:rsid w:val="009C0252"/>
    <w:rsid w:val="009C21DA"/>
    <w:rsid w:val="009C2318"/>
    <w:rsid w:val="009C23FA"/>
    <w:rsid w:val="009C242D"/>
    <w:rsid w:val="009C7E7B"/>
    <w:rsid w:val="009D25B9"/>
    <w:rsid w:val="009D2E61"/>
    <w:rsid w:val="009D4AE0"/>
    <w:rsid w:val="009D56A8"/>
    <w:rsid w:val="009D5D10"/>
    <w:rsid w:val="009D61BF"/>
    <w:rsid w:val="009D644E"/>
    <w:rsid w:val="009E23A1"/>
    <w:rsid w:val="009E4C09"/>
    <w:rsid w:val="009E5550"/>
    <w:rsid w:val="009E5E6E"/>
    <w:rsid w:val="009E6EDC"/>
    <w:rsid w:val="009E6EED"/>
    <w:rsid w:val="009E6F2A"/>
    <w:rsid w:val="009E73EA"/>
    <w:rsid w:val="009F13BB"/>
    <w:rsid w:val="009F2576"/>
    <w:rsid w:val="009F5331"/>
    <w:rsid w:val="009F5CF2"/>
    <w:rsid w:val="009F6645"/>
    <w:rsid w:val="00A00155"/>
    <w:rsid w:val="00A00E67"/>
    <w:rsid w:val="00A01222"/>
    <w:rsid w:val="00A01B22"/>
    <w:rsid w:val="00A0540C"/>
    <w:rsid w:val="00A0798A"/>
    <w:rsid w:val="00A07FF0"/>
    <w:rsid w:val="00A1015A"/>
    <w:rsid w:val="00A1034F"/>
    <w:rsid w:val="00A1502C"/>
    <w:rsid w:val="00A151F8"/>
    <w:rsid w:val="00A15C07"/>
    <w:rsid w:val="00A1642D"/>
    <w:rsid w:val="00A21B9D"/>
    <w:rsid w:val="00A22829"/>
    <w:rsid w:val="00A2364B"/>
    <w:rsid w:val="00A23B78"/>
    <w:rsid w:val="00A23E5B"/>
    <w:rsid w:val="00A243F9"/>
    <w:rsid w:val="00A269AC"/>
    <w:rsid w:val="00A271DC"/>
    <w:rsid w:val="00A27428"/>
    <w:rsid w:val="00A312B3"/>
    <w:rsid w:val="00A31654"/>
    <w:rsid w:val="00A31B3D"/>
    <w:rsid w:val="00A33440"/>
    <w:rsid w:val="00A364F6"/>
    <w:rsid w:val="00A36E0D"/>
    <w:rsid w:val="00A4040E"/>
    <w:rsid w:val="00A422E5"/>
    <w:rsid w:val="00A42CB6"/>
    <w:rsid w:val="00A4418B"/>
    <w:rsid w:val="00A45F29"/>
    <w:rsid w:val="00A535DA"/>
    <w:rsid w:val="00A54F9C"/>
    <w:rsid w:val="00A562F4"/>
    <w:rsid w:val="00A56A37"/>
    <w:rsid w:val="00A56DE8"/>
    <w:rsid w:val="00A617FE"/>
    <w:rsid w:val="00A62865"/>
    <w:rsid w:val="00A63A91"/>
    <w:rsid w:val="00A63B62"/>
    <w:rsid w:val="00A6511E"/>
    <w:rsid w:val="00A6560F"/>
    <w:rsid w:val="00A67B7F"/>
    <w:rsid w:val="00A67D96"/>
    <w:rsid w:val="00A70A11"/>
    <w:rsid w:val="00A72778"/>
    <w:rsid w:val="00A76CE4"/>
    <w:rsid w:val="00A77105"/>
    <w:rsid w:val="00A82A3B"/>
    <w:rsid w:val="00A83699"/>
    <w:rsid w:val="00A83FA7"/>
    <w:rsid w:val="00A85748"/>
    <w:rsid w:val="00A864F3"/>
    <w:rsid w:val="00A90449"/>
    <w:rsid w:val="00A90459"/>
    <w:rsid w:val="00A9162D"/>
    <w:rsid w:val="00A95ABE"/>
    <w:rsid w:val="00A96A05"/>
    <w:rsid w:val="00AA14BD"/>
    <w:rsid w:val="00AA163E"/>
    <w:rsid w:val="00AA18CC"/>
    <w:rsid w:val="00AA20B9"/>
    <w:rsid w:val="00AA277D"/>
    <w:rsid w:val="00AA51DA"/>
    <w:rsid w:val="00AB0F9A"/>
    <w:rsid w:val="00AB18F0"/>
    <w:rsid w:val="00AB2689"/>
    <w:rsid w:val="00AB316A"/>
    <w:rsid w:val="00AB31DE"/>
    <w:rsid w:val="00AB3688"/>
    <w:rsid w:val="00AB6D8B"/>
    <w:rsid w:val="00AC1721"/>
    <w:rsid w:val="00AC232C"/>
    <w:rsid w:val="00AC2DE5"/>
    <w:rsid w:val="00AC39F6"/>
    <w:rsid w:val="00AC42BF"/>
    <w:rsid w:val="00AC68CB"/>
    <w:rsid w:val="00AD1D59"/>
    <w:rsid w:val="00AD43AB"/>
    <w:rsid w:val="00AD59C4"/>
    <w:rsid w:val="00AD5E1B"/>
    <w:rsid w:val="00AD5F23"/>
    <w:rsid w:val="00AE0F09"/>
    <w:rsid w:val="00AE2988"/>
    <w:rsid w:val="00AE418F"/>
    <w:rsid w:val="00AE4511"/>
    <w:rsid w:val="00AE6A33"/>
    <w:rsid w:val="00AE6D47"/>
    <w:rsid w:val="00AF2EAA"/>
    <w:rsid w:val="00AF6CAA"/>
    <w:rsid w:val="00B02B74"/>
    <w:rsid w:val="00B03ECB"/>
    <w:rsid w:val="00B04271"/>
    <w:rsid w:val="00B045C3"/>
    <w:rsid w:val="00B073B8"/>
    <w:rsid w:val="00B07AA8"/>
    <w:rsid w:val="00B11050"/>
    <w:rsid w:val="00B14376"/>
    <w:rsid w:val="00B15A5C"/>
    <w:rsid w:val="00B17E96"/>
    <w:rsid w:val="00B17EC8"/>
    <w:rsid w:val="00B2042D"/>
    <w:rsid w:val="00B2270F"/>
    <w:rsid w:val="00B2296A"/>
    <w:rsid w:val="00B24248"/>
    <w:rsid w:val="00B25A80"/>
    <w:rsid w:val="00B25EEA"/>
    <w:rsid w:val="00B2678A"/>
    <w:rsid w:val="00B27748"/>
    <w:rsid w:val="00B31882"/>
    <w:rsid w:val="00B31A80"/>
    <w:rsid w:val="00B32400"/>
    <w:rsid w:val="00B33BB4"/>
    <w:rsid w:val="00B35321"/>
    <w:rsid w:val="00B356CC"/>
    <w:rsid w:val="00B43C1F"/>
    <w:rsid w:val="00B44216"/>
    <w:rsid w:val="00B44393"/>
    <w:rsid w:val="00B449E1"/>
    <w:rsid w:val="00B44C55"/>
    <w:rsid w:val="00B5106C"/>
    <w:rsid w:val="00B52B0B"/>
    <w:rsid w:val="00B554BB"/>
    <w:rsid w:val="00B57818"/>
    <w:rsid w:val="00B614AF"/>
    <w:rsid w:val="00B62832"/>
    <w:rsid w:val="00B657EC"/>
    <w:rsid w:val="00B6610C"/>
    <w:rsid w:val="00B66793"/>
    <w:rsid w:val="00B6769C"/>
    <w:rsid w:val="00B701AB"/>
    <w:rsid w:val="00B72DDF"/>
    <w:rsid w:val="00B7475A"/>
    <w:rsid w:val="00B75FF4"/>
    <w:rsid w:val="00B77EA1"/>
    <w:rsid w:val="00B80BF6"/>
    <w:rsid w:val="00B847AC"/>
    <w:rsid w:val="00B85EA1"/>
    <w:rsid w:val="00B86574"/>
    <w:rsid w:val="00B8730F"/>
    <w:rsid w:val="00B875FC"/>
    <w:rsid w:val="00B90036"/>
    <w:rsid w:val="00B9023D"/>
    <w:rsid w:val="00B91017"/>
    <w:rsid w:val="00B91610"/>
    <w:rsid w:val="00B91E47"/>
    <w:rsid w:val="00B93D71"/>
    <w:rsid w:val="00B95789"/>
    <w:rsid w:val="00B959C5"/>
    <w:rsid w:val="00B96C1E"/>
    <w:rsid w:val="00BA1124"/>
    <w:rsid w:val="00BA5F95"/>
    <w:rsid w:val="00BA7F76"/>
    <w:rsid w:val="00BB0982"/>
    <w:rsid w:val="00BB618F"/>
    <w:rsid w:val="00BB73EC"/>
    <w:rsid w:val="00BB7A05"/>
    <w:rsid w:val="00BB7D66"/>
    <w:rsid w:val="00BC48C6"/>
    <w:rsid w:val="00BC4C86"/>
    <w:rsid w:val="00BC5850"/>
    <w:rsid w:val="00BC5CE1"/>
    <w:rsid w:val="00BC72AF"/>
    <w:rsid w:val="00BD2EB6"/>
    <w:rsid w:val="00BD361F"/>
    <w:rsid w:val="00BD4189"/>
    <w:rsid w:val="00BD6E1D"/>
    <w:rsid w:val="00BD75C8"/>
    <w:rsid w:val="00BD7655"/>
    <w:rsid w:val="00BE31FA"/>
    <w:rsid w:val="00BE61A7"/>
    <w:rsid w:val="00BE7C9B"/>
    <w:rsid w:val="00BE7F8D"/>
    <w:rsid w:val="00BF13AC"/>
    <w:rsid w:val="00BF2523"/>
    <w:rsid w:val="00BF3701"/>
    <w:rsid w:val="00BF4CD0"/>
    <w:rsid w:val="00BF661B"/>
    <w:rsid w:val="00C00736"/>
    <w:rsid w:val="00C018D7"/>
    <w:rsid w:val="00C01FAD"/>
    <w:rsid w:val="00C03BA6"/>
    <w:rsid w:val="00C04392"/>
    <w:rsid w:val="00C045DB"/>
    <w:rsid w:val="00C07223"/>
    <w:rsid w:val="00C0768C"/>
    <w:rsid w:val="00C0775C"/>
    <w:rsid w:val="00C11CDF"/>
    <w:rsid w:val="00C12096"/>
    <w:rsid w:val="00C14C01"/>
    <w:rsid w:val="00C150F9"/>
    <w:rsid w:val="00C16323"/>
    <w:rsid w:val="00C16EC3"/>
    <w:rsid w:val="00C21074"/>
    <w:rsid w:val="00C23070"/>
    <w:rsid w:val="00C23894"/>
    <w:rsid w:val="00C239C8"/>
    <w:rsid w:val="00C245E2"/>
    <w:rsid w:val="00C26238"/>
    <w:rsid w:val="00C31CA2"/>
    <w:rsid w:val="00C3656F"/>
    <w:rsid w:val="00C40188"/>
    <w:rsid w:val="00C4021D"/>
    <w:rsid w:val="00C40BC1"/>
    <w:rsid w:val="00C4225C"/>
    <w:rsid w:val="00C42F05"/>
    <w:rsid w:val="00C43C79"/>
    <w:rsid w:val="00C442F8"/>
    <w:rsid w:val="00C44308"/>
    <w:rsid w:val="00C46DDA"/>
    <w:rsid w:val="00C55B18"/>
    <w:rsid w:val="00C6026E"/>
    <w:rsid w:val="00C61093"/>
    <w:rsid w:val="00C6177B"/>
    <w:rsid w:val="00C61842"/>
    <w:rsid w:val="00C62077"/>
    <w:rsid w:val="00C62315"/>
    <w:rsid w:val="00C63620"/>
    <w:rsid w:val="00C65547"/>
    <w:rsid w:val="00C718F1"/>
    <w:rsid w:val="00C71E0D"/>
    <w:rsid w:val="00C72743"/>
    <w:rsid w:val="00C73BF3"/>
    <w:rsid w:val="00C742FB"/>
    <w:rsid w:val="00C74E9D"/>
    <w:rsid w:val="00C75C82"/>
    <w:rsid w:val="00C76957"/>
    <w:rsid w:val="00C7788B"/>
    <w:rsid w:val="00C77EAE"/>
    <w:rsid w:val="00C826A1"/>
    <w:rsid w:val="00C82F57"/>
    <w:rsid w:val="00C83058"/>
    <w:rsid w:val="00C84302"/>
    <w:rsid w:val="00C902A3"/>
    <w:rsid w:val="00C94871"/>
    <w:rsid w:val="00C97106"/>
    <w:rsid w:val="00C97E21"/>
    <w:rsid w:val="00CA046A"/>
    <w:rsid w:val="00CA1991"/>
    <w:rsid w:val="00CA223F"/>
    <w:rsid w:val="00CA4FC0"/>
    <w:rsid w:val="00CA7E82"/>
    <w:rsid w:val="00CB08AC"/>
    <w:rsid w:val="00CB139F"/>
    <w:rsid w:val="00CB419A"/>
    <w:rsid w:val="00CB41F0"/>
    <w:rsid w:val="00CB738A"/>
    <w:rsid w:val="00CC1859"/>
    <w:rsid w:val="00CC2361"/>
    <w:rsid w:val="00CC65ED"/>
    <w:rsid w:val="00CC6AAB"/>
    <w:rsid w:val="00CD04EF"/>
    <w:rsid w:val="00CD05F0"/>
    <w:rsid w:val="00CD0F19"/>
    <w:rsid w:val="00CD42CB"/>
    <w:rsid w:val="00CD5B74"/>
    <w:rsid w:val="00CD62B0"/>
    <w:rsid w:val="00CD6AFE"/>
    <w:rsid w:val="00CD71DB"/>
    <w:rsid w:val="00CE17EB"/>
    <w:rsid w:val="00CE1F38"/>
    <w:rsid w:val="00CE352F"/>
    <w:rsid w:val="00CE6B6E"/>
    <w:rsid w:val="00CF4CAE"/>
    <w:rsid w:val="00CF61ED"/>
    <w:rsid w:val="00D004D8"/>
    <w:rsid w:val="00D0092F"/>
    <w:rsid w:val="00D02147"/>
    <w:rsid w:val="00D1272A"/>
    <w:rsid w:val="00D15F9A"/>
    <w:rsid w:val="00D20498"/>
    <w:rsid w:val="00D208A2"/>
    <w:rsid w:val="00D21979"/>
    <w:rsid w:val="00D22D3D"/>
    <w:rsid w:val="00D22F78"/>
    <w:rsid w:val="00D236AA"/>
    <w:rsid w:val="00D23834"/>
    <w:rsid w:val="00D23D5B"/>
    <w:rsid w:val="00D24BF1"/>
    <w:rsid w:val="00D2528A"/>
    <w:rsid w:val="00D258DA"/>
    <w:rsid w:val="00D26A68"/>
    <w:rsid w:val="00D26F79"/>
    <w:rsid w:val="00D274AA"/>
    <w:rsid w:val="00D30270"/>
    <w:rsid w:val="00D343F6"/>
    <w:rsid w:val="00D35608"/>
    <w:rsid w:val="00D35F75"/>
    <w:rsid w:val="00D402AB"/>
    <w:rsid w:val="00D415DD"/>
    <w:rsid w:val="00D43593"/>
    <w:rsid w:val="00D43E26"/>
    <w:rsid w:val="00D44E35"/>
    <w:rsid w:val="00D456C0"/>
    <w:rsid w:val="00D45C39"/>
    <w:rsid w:val="00D45E4A"/>
    <w:rsid w:val="00D45FC1"/>
    <w:rsid w:val="00D46B3B"/>
    <w:rsid w:val="00D545F6"/>
    <w:rsid w:val="00D559EE"/>
    <w:rsid w:val="00D56045"/>
    <w:rsid w:val="00D56605"/>
    <w:rsid w:val="00D57F7F"/>
    <w:rsid w:val="00D60B07"/>
    <w:rsid w:val="00D6107C"/>
    <w:rsid w:val="00D61472"/>
    <w:rsid w:val="00D62412"/>
    <w:rsid w:val="00D64263"/>
    <w:rsid w:val="00D6486C"/>
    <w:rsid w:val="00D6682D"/>
    <w:rsid w:val="00D669C4"/>
    <w:rsid w:val="00D7177B"/>
    <w:rsid w:val="00D720E8"/>
    <w:rsid w:val="00D72448"/>
    <w:rsid w:val="00D75E1C"/>
    <w:rsid w:val="00D76032"/>
    <w:rsid w:val="00D76DA6"/>
    <w:rsid w:val="00D81023"/>
    <w:rsid w:val="00D82767"/>
    <w:rsid w:val="00D85D37"/>
    <w:rsid w:val="00D8734A"/>
    <w:rsid w:val="00D879E8"/>
    <w:rsid w:val="00D90C8C"/>
    <w:rsid w:val="00D9197C"/>
    <w:rsid w:val="00D9350A"/>
    <w:rsid w:val="00D93E2F"/>
    <w:rsid w:val="00D95623"/>
    <w:rsid w:val="00D95962"/>
    <w:rsid w:val="00D96C5F"/>
    <w:rsid w:val="00DA199E"/>
    <w:rsid w:val="00DA263F"/>
    <w:rsid w:val="00DA408B"/>
    <w:rsid w:val="00DA5B7B"/>
    <w:rsid w:val="00DA5EA1"/>
    <w:rsid w:val="00DA667E"/>
    <w:rsid w:val="00DB02B5"/>
    <w:rsid w:val="00DB210D"/>
    <w:rsid w:val="00DB277C"/>
    <w:rsid w:val="00DB2EA5"/>
    <w:rsid w:val="00DC090E"/>
    <w:rsid w:val="00DC0A28"/>
    <w:rsid w:val="00DC105C"/>
    <w:rsid w:val="00DC182C"/>
    <w:rsid w:val="00DC1B7D"/>
    <w:rsid w:val="00DC30AB"/>
    <w:rsid w:val="00DC39B8"/>
    <w:rsid w:val="00DC596A"/>
    <w:rsid w:val="00DC625D"/>
    <w:rsid w:val="00DC6657"/>
    <w:rsid w:val="00DC7291"/>
    <w:rsid w:val="00DC767C"/>
    <w:rsid w:val="00DD0D61"/>
    <w:rsid w:val="00DD196E"/>
    <w:rsid w:val="00DD1A47"/>
    <w:rsid w:val="00DD1D28"/>
    <w:rsid w:val="00DD27F0"/>
    <w:rsid w:val="00DD2D06"/>
    <w:rsid w:val="00DD511A"/>
    <w:rsid w:val="00DD5355"/>
    <w:rsid w:val="00DD5982"/>
    <w:rsid w:val="00DD65E9"/>
    <w:rsid w:val="00DE168D"/>
    <w:rsid w:val="00DE1831"/>
    <w:rsid w:val="00DE2535"/>
    <w:rsid w:val="00DE32D3"/>
    <w:rsid w:val="00DE4961"/>
    <w:rsid w:val="00DE52D6"/>
    <w:rsid w:val="00DE5603"/>
    <w:rsid w:val="00DE7589"/>
    <w:rsid w:val="00DF0944"/>
    <w:rsid w:val="00DF0FD8"/>
    <w:rsid w:val="00DF358E"/>
    <w:rsid w:val="00DF37CC"/>
    <w:rsid w:val="00DF3A1D"/>
    <w:rsid w:val="00DF4ACB"/>
    <w:rsid w:val="00DF66A2"/>
    <w:rsid w:val="00DF7302"/>
    <w:rsid w:val="00E02C8F"/>
    <w:rsid w:val="00E04169"/>
    <w:rsid w:val="00E05200"/>
    <w:rsid w:val="00E0550D"/>
    <w:rsid w:val="00E111D4"/>
    <w:rsid w:val="00E11494"/>
    <w:rsid w:val="00E11AAC"/>
    <w:rsid w:val="00E125F7"/>
    <w:rsid w:val="00E12B7E"/>
    <w:rsid w:val="00E14781"/>
    <w:rsid w:val="00E1503B"/>
    <w:rsid w:val="00E15D06"/>
    <w:rsid w:val="00E17E03"/>
    <w:rsid w:val="00E20D38"/>
    <w:rsid w:val="00E213EC"/>
    <w:rsid w:val="00E22292"/>
    <w:rsid w:val="00E23D57"/>
    <w:rsid w:val="00E25469"/>
    <w:rsid w:val="00E25658"/>
    <w:rsid w:val="00E264EB"/>
    <w:rsid w:val="00E27ACE"/>
    <w:rsid w:val="00E30B14"/>
    <w:rsid w:val="00E32061"/>
    <w:rsid w:val="00E321B5"/>
    <w:rsid w:val="00E32B8D"/>
    <w:rsid w:val="00E32DF0"/>
    <w:rsid w:val="00E32FF6"/>
    <w:rsid w:val="00E36F4D"/>
    <w:rsid w:val="00E40CDC"/>
    <w:rsid w:val="00E417DA"/>
    <w:rsid w:val="00E44DAA"/>
    <w:rsid w:val="00E4548B"/>
    <w:rsid w:val="00E45B12"/>
    <w:rsid w:val="00E476B3"/>
    <w:rsid w:val="00E47B01"/>
    <w:rsid w:val="00E53468"/>
    <w:rsid w:val="00E56B7D"/>
    <w:rsid w:val="00E60531"/>
    <w:rsid w:val="00E6287A"/>
    <w:rsid w:val="00E64546"/>
    <w:rsid w:val="00E65A82"/>
    <w:rsid w:val="00E66877"/>
    <w:rsid w:val="00E66999"/>
    <w:rsid w:val="00E70267"/>
    <w:rsid w:val="00E72DC4"/>
    <w:rsid w:val="00E740C9"/>
    <w:rsid w:val="00E82A3D"/>
    <w:rsid w:val="00E83500"/>
    <w:rsid w:val="00E8646E"/>
    <w:rsid w:val="00E87342"/>
    <w:rsid w:val="00E91675"/>
    <w:rsid w:val="00E91CF8"/>
    <w:rsid w:val="00E947A9"/>
    <w:rsid w:val="00E96F43"/>
    <w:rsid w:val="00E97C2F"/>
    <w:rsid w:val="00EA18EE"/>
    <w:rsid w:val="00EA3B09"/>
    <w:rsid w:val="00EA5DDA"/>
    <w:rsid w:val="00EA5E4B"/>
    <w:rsid w:val="00EA7AD3"/>
    <w:rsid w:val="00EB2DC5"/>
    <w:rsid w:val="00EB62CB"/>
    <w:rsid w:val="00EB722D"/>
    <w:rsid w:val="00EC0131"/>
    <w:rsid w:val="00EC1490"/>
    <w:rsid w:val="00EC1BB2"/>
    <w:rsid w:val="00EC4FFD"/>
    <w:rsid w:val="00EC6AF5"/>
    <w:rsid w:val="00EC7682"/>
    <w:rsid w:val="00ED10C4"/>
    <w:rsid w:val="00ED19EF"/>
    <w:rsid w:val="00ED2AE6"/>
    <w:rsid w:val="00ED2FE8"/>
    <w:rsid w:val="00ED342E"/>
    <w:rsid w:val="00ED3E5D"/>
    <w:rsid w:val="00ED419A"/>
    <w:rsid w:val="00ED43DB"/>
    <w:rsid w:val="00ED543C"/>
    <w:rsid w:val="00ED7696"/>
    <w:rsid w:val="00ED7DDA"/>
    <w:rsid w:val="00EE0293"/>
    <w:rsid w:val="00EE25E1"/>
    <w:rsid w:val="00EE533D"/>
    <w:rsid w:val="00EE5EFF"/>
    <w:rsid w:val="00EE699F"/>
    <w:rsid w:val="00EE6BBA"/>
    <w:rsid w:val="00EE6D8B"/>
    <w:rsid w:val="00EE7019"/>
    <w:rsid w:val="00EE76EF"/>
    <w:rsid w:val="00EF133D"/>
    <w:rsid w:val="00EF15B0"/>
    <w:rsid w:val="00EF6B70"/>
    <w:rsid w:val="00EF6BB1"/>
    <w:rsid w:val="00EF7234"/>
    <w:rsid w:val="00EF7DE6"/>
    <w:rsid w:val="00F003F5"/>
    <w:rsid w:val="00F019F4"/>
    <w:rsid w:val="00F02B15"/>
    <w:rsid w:val="00F02BFA"/>
    <w:rsid w:val="00F03A10"/>
    <w:rsid w:val="00F04F65"/>
    <w:rsid w:val="00F0710D"/>
    <w:rsid w:val="00F075BE"/>
    <w:rsid w:val="00F07AAB"/>
    <w:rsid w:val="00F12A7D"/>
    <w:rsid w:val="00F137F4"/>
    <w:rsid w:val="00F14606"/>
    <w:rsid w:val="00F1753B"/>
    <w:rsid w:val="00F20500"/>
    <w:rsid w:val="00F2078E"/>
    <w:rsid w:val="00F262AE"/>
    <w:rsid w:val="00F2688A"/>
    <w:rsid w:val="00F26A40"/>
    <w:rsid w:val="00F26AB7"/>
    <w:rsid w:val="00F303AF"/>
    <w:rsid w:val="00F30C49"/>
    <w:rsid w:val="00F317A7"/>
    <w:rsid w:val="00F32737"/>
    <w:rsid w:val="00F33EE1"/>
    <w:rsid w:val="00F34248"/>
    <w:rsid w:val="00F37252"/>
    <w:rsid w:val="00F37D51"/>
    <w:rsid w:val="00F41DB1"/>
    <w:rsid w:val="00F4223F"/>
    <w:rsid w:val="00F4272A"/>
    <w:rsid w:val="00F44164"/>
    <w:rsid w:val="00F4614A"/>
    <w:rsid w:val="00F4661E"/>
    <w:rsid w:val="00F46B2E"/>
    <w:rsid w:val="00F46F96"/>
    <w:rsid w:val="00F47A66"/>
    <w:rsid w:val="00F50848"/>
    <w:rsid w:val="00F51FF9"/>
    <w:rsid w:val="00F52A90"/>
    <w:rsid w:val="00F53478"/>
    <w:rsid w:val="00F54301"/>
    <w:rsid w:val="00F546B2"/>
    <w:rsid w:val="00F5478E"/>
    <w:rsid w:val="00F56F57"/>
    <w:rsid w:val="00F60477"/>
    <w:rsid w:val="00F65210"/>
    <w:rsid w:val="00F65239"/>
    <w:rsid w:val="00F66C97"/>
    <w:rsid w:val="00F67223"/>
    <w:rsid w:val="00F679F9"/>
    <w:rsid w:val="00F7036E"/>
    <w:rsid w:val="00F72B03"/>
    <w:rsid w:val="00F74B12"/>
    <w:rsid w:val="00F7585E"/>
    <w:rsid w:val="00F77EAB"/>
    <w:rsid w:val="00F82689"/>
    <w:rsid w:val="00F82DA2"/>
    <w:rsid w:val="00F83182"/>
    <w:rsid w:val="00F836C5"/>
    <w:rsid w:val="00F87230"/>
    <w:rsid w:val="00F915A4"/>
    <w:rsid w:val="00F954A6"/>
    <w:rsid w:val="00FA0311"/>
    <w:rsid w:val="00FA2308"/>
    <w:rsid w:val="00FA235B"/>
    <w:rsid w:val="00FA3364"/>
    <w:rsid w:val="00FA4CD9"/>
    <w:rsid w:val="00FA627F"/>
    <w:rsid w:val="00FA63E1"/>
    <w:rsid w:val="00FA75A2"/>
    <w:rsid w:val="00FB176D"/>
    <w:rsid w:val="00FB49FB"/>
    <w:rsid w:val="00FB58FD"/>
    <w:rsid w:val="00FB66B0"/>
    <w:rsid w:val="00FB68C9"/>
    <w:rsid w:val="00FB7693"/>
    <w:rsid w:val="00FC01C3"/>
    <w:rsid w:val="00FC06AE"/>
    <w:rsid w:val="00FC26A9"/>
    <w:rsid w:val="00FC3ECD"/>
    <w:rsid w:val="00FC557E"/>
    <w:rsid w:val="00FC6205"/>
    <w:rsid w:val="00FC6252"/>
    <w:rsid w:val="00FD0325"/>
    <w:rsid w:val="00FD0AF0"/>
    <w:rsid w:val="00FD0CD9"/>
    <w:rsid w:val="00FD2DDF"/>
    <w:rsid w:val="00FD303A"/>
    <w:rsid w:val="00FD3133"/>
    <w:rsid w:val="00FD5CA3"/>
    <w:rsid w:val="00FD6D41"/>
    <w:rsid w:val="00FE1D71"/>
    <w:rsid w:val="00FE2CB0"/>
    <w:rsid w:val="00FE4432"/>
    <w:rsid w:val="00FE5EA5"/>
    <w:rsid w:val="00FE6255"/>
    <w:rsid w:val="00FE783B"/>
    <w:rsid w:val="00FE7CEE"/>
    <w:rsid w:val="00FF367E"/>
    <w:rsid w:val="00FF37D2"/>
    <w:rsid w:val="00FF4E54"/>
    <w:rsid w:val="00FF665A"/>
    <w:rsid w:val="00FF7350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3E7B095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D25B9"/>
    <w:pPr>
      <w:spacing w:before="200" w:line="276" w:lineRule="auto"/>
      <w:outlineLvl w:val="1"/>
    </w:pPr>
    <w:rPr>
      <w:rFonts w:ascii="Cambria" w:eastAsia="Times New Roman" w:hAnsi="Cambria" w:cs="Times New Roman"/>
      <w:b/>
      <w:bCs/>
      <w:sz w:val="26"/>
      <w:szCs w:val="2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6A2464"/>
    <w:rPr>
      <w:rFonts w:ascii="Lucida Grande" w:hAnsi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72778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7C1335"/>
    <w:pPr>
      <w:spacing w:before="100" w:beforeAutospacing="1" w:after="100" w:afterAutospacing="1"/>
    </w:pPr>
    <w:rPr>
      <w:rFonts w:ascii="Times" w:hAnsi="Times" w:cs="Times New Roman"/>
      <w:sz w:val="20"/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483878"/>
    <w:rPr>
      <w:color w:val="800080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846920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7B420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B420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B420E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B420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B420E"/>
    <w:rPr>
      <w:b/>
      <w:bCs/>
      <w:sz w:val="24"/>
      <w:szCs w:val="24"/>
    </w:rPr>
  </w:style>
  <w:style w:type="paragraph" w:styleId="Revision">
    <w:name w:val="Revision"/>
    <w:hidden/>
    <w:uiPriority w:val="99"/>
    <w:semiHidden/>
    <w:rsid w:val="002E46DC"/>
  </w:style>
  <w:style w:type="character" w:customStyle="1" w:styleId="Heading2Char">
    <w:name w:val="Heading 2 Char"/>
    <w:basedOn w:val="DefaultParagraphFont"/>
    <w:link w:val="Heading2"/>
    <w:uiPriority w:val="9"/>
    <w:rsid w:val="009D25B9"/>
    <w:rPr>
      <w:rFonts w:ascii="Cambria" w:eastAsia="Times New Roman" w:hAnsi="Cambria" w:cs="Times New Roman"/>
      <w:b/>
      <w:bCs/>
      <w:sz w:val="26"/>
      <w:szCs w:val="26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FB58F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B58FD"/>
  </w:style>
  <w:style w:type="character" w:styleId="PageNumber">
    <w:name w:val="page number"/>
    <w:basedOn w:val="DefaultParagraphFont"/>
    <w:uiPriority w:val="99"/>
    <w:semiHidden/>
    <w:unhideWhenUsed/>
    <w:rsid w:val="00FB58FD"/>
  </w:style>
  <w:style w:type="paragraph" w:customStyle="1" w:styleId="EndNoteBibliographyTitle">
    <w:name w:val="EndNote Bibliography Title"/>
    <w:basedOn w:val="Normal"/>
    <w:rsid w:val="007737E6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rsid w:val="007737E6"/>
    <w:pPr>
      <w:spacing w:line="360" w:lineRule="auto"/>
    </w:pPr>
    <w:rPr>
      <w:rFonts w:ascii="Arial" w:hAnsi="Arial" w:cs="Arial"/>
    </w:rPr>
  </w:style>
  <w:style w:type="character" w:styleId="PlaceholderText">
    <w:name w:val="Placeholder Text"/>
    <w:basedOn w:val="DefaultParagraphFont"/>
    <w:uiPriority w:val="99"/>
    <w:semiHidden/>
    <w:rsid w:val="001F7DDF"/>
    <w:rPr>
      <w:color w:val="808080"/>
    </w:rPr>
  </w:style>
  <w:style w:type="paragraph" w:styleId="FootnoteText">
    <w:name w:val="footnote text"/>
    <w:basedOn w:val="Normal"/>
    <w:link w:val="FootnoteTextChar"/>
    <w:uiPriority w:val="99"/>
    <w:unhideWhenUsed/>
    <w:rsid w:val="00691238"/>
  </w:style>
  <w:style w:type="character" w:customStyle="1" w:styleId="FootnoteTextChar">
    <w:name w:val="Footnote Text Char"/>
    <w:basedOn w:val="DefaultParagraphFont"/>
    <w:link w:val="FootnoteText"/>
    <w:uiPriority w:val="99"/>
    <w:rsid w:val="00691238"/>
  </w:style>
  <w:style w:type="character" w:styleId="FootnoteReference">
    <w:name w:val="footnote reference"/>
    <w:basedOn w:val="DefaultParagraphFont"/>
    <w:uiPriority w:val="99"/>
    <w:unhideWhenUsed/>
    <w:rsid w:val="00691238"/>
    <w:rPr>
      <w:vertAlign w:val="superscript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D25B9"/>
    <w:pPr>
      <w:spacing w:before="200" w:line="276" w:lineRule="auto"/>
      <w:outlineLvl w:val="1"/>
    </w:pPr>
    <w:rPr>
      <w:rFonts w:ascii="Cambria" w:eastAsia="Times New Roman" w:hAnsi="Cambria" w:cs="Times New Roman"/>
      <w:b/>
      <w:bCs/>
      <w:sz w:val="26"/>
      <w:szCs w:val="26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semiHidden/>
    <w:rsid w:val="006A2464"/>
    <w:rPr>
      <w:rFonts w:ascii="Lucida Grande" w:hAnsi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72778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7C1335"/>
    <w:pPr>
      <w:spacing w:before="100" w:beforeAutospacing="1" w:after="100" w:afterAutospacing="1"/>
    </w:pPr>
    <w:rPr>
      <w:rFonts w:ascii="Times" w:hAnsi="Times" w:cs="Times New Roman"/>
      <w:sz w:val="20"/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483878"/>
    <w:rPr>
      <w:color w:val="800080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846920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7B420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B420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B420E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B420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B420E"/>
    <w:rPr>
      <w:b/>
      <w:bCs/>
      <w:sz w:val="24"/>
      <w:szCs w:val="24"/>
    </w:rPr>
  </w:style>
  <w:style w:type="paragraph" w:styleId="Revision">
    <w:name w:val="Revision"/>
    <w:hidden/>
    <w:uiPriority w:val="99"/>
    <w:semiHidden/>
    <w:rsid w:val="002E46DC"/>
  </w:style>
  <w:style w:type="character" w:customStyle="1" w:styleId="Heading2Char">
    <w:name w:val="Heading 2 Char"/>
    <w:basedOn w:val="DefaultParagraphFont"/>
    <w:link w:val="Heading2"/>
    <w:uiPriority w:val="9"/>
    <w:rsid w:val="009D25B9"/>
    <w:rPr>
      <w:rFonts w:ascii="Cambria" w:eastAsia="Times New Roman" w:hAnsi="Cambria" w:cs="Times New Roman"/>
      <w:b/>
      <w:bCs/>
      <w:sz w:val="26"/>
      <w:szCs w:val="26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FB58F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B58FD"/>
  </w:style>
  <w:style w:type="character" w:styleId="PageNumber">
    <w:name w:val="page number"/>
    <w:basedOn w:val="DefaultParagraphFont"/>
    <w:uiPriority w:val="99"/>
    <w:semiHidden/>
    <w:unhideWhenUsed/>
    <w:rsid w:val="00FB58FD"/>
  </w:style>
  <w:style w:type="paragraph" w:customStyle="1" w:styleId="EndNoteBibliographyTitle">
    <w:name w:val="EndNote Bibliography Title"/>
    <w:basedOn w:val="Normal"/>
    <w:rsid w:val="007737E6"/>
    <w:pPr>
      <w:jc w:val="center"/>
    </w:pPr>
    <w:rPr>
      <w:rFonts w:ascii="Arial" w:hAnsi="Arial" w:cs="Arial"/>
    </w:rPr>
  </w:style>
  <w:style w:type="paragraph" w:customStyle="1" w:styleId="EndNoteBibliography">
    <w:name w:val="EndNote Bibliography"/>
    <w:basedOn w:val="Normal"/>
    <w:rsid w:val="007737E6"/>
    <w:pPr>
      <w:spacing w:line="360" w:lineRule="auto"/>
    </w:pPr>
    <w:rPr>
      <w:rFonts w:ascii="Arial" w:hAnsi="Arial" w:cs="Arial"/>
    </w:rPr>
  </w:style>
  <w:style w:type="character" w:styleId="PlaceholderText">
    <w:name w:val="Placeholder Text"/>
    <w:basedOn w:val="DefaultParagraphFont"/>
    <w:uiPriority w:val="99"/>
    <w:semiHidden/>
    <w:rsid w:val="001F7DDF"/>
    <w:rPr>
      <w:color w:val="808080"/>
    </w:rPr>
  </w:style>
  <w:style w:type="paragraph" w:styleId="FootnoteText">
    <w:name w:val="footnote text"/>
    <w:basedOn w:val="Normal"/>
    <w:link w:val="FootnoteTextChar"/>
    <w:uiPriority w:val="99"/>
    <w:unhideWhenUsed/>
    <w:rsid w:val="00691238"/>
  </w:style>
  <w:style w:type="character" w:customStyle="1" w:styleId="FootnoteTextChar">
    <w:name w:val="Footnote Text Char"/>
    <w:basedOn w:val="DefaultParagraphFont"/>
    <w:link w:val="FootnoteText"/>
    <w:uiPriority w:val="99"/>
    <w:rsid w:val="00691238"/>
  </w:style>
  <w:style w:type="character" w:styleId="FootnoteReference">
    <w:name w:val="footnote reference"/>
    <w:basedOn w:val="DefaultParagraphFont"/>
    <w:uiPriority w:val="99"/>
    <w:unhideWhenUsed/>
    <w:rsid w:val="0069123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88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80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9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3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2</TotalTime>
  <Pages>1</Pages>
  <Words>384</Words>
  <Characters>2192</Characters>
  <Application>Microsoft Macintosh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CI</Company>
  <LinksUpToDate>false</LinksUpToDate>
  <CharactersWithSpaces>25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liam Reinhold</dc:creator>
  <cp:lastModifiedBy>William Reinhold</cp:lastModifiedBy>
  <cp:revision>41</cp:revision>
  <cp:lastPrinted>2016-02-25T01:51:00Z</cp:lastPrinted>
  <dcterms:created xsi:type="dcterms:W3CDTF">2016-02-25T01:46:00Z</dcterms:created>
  <dcterms:modified xsi:type="dcterms:W3CDTF">2016-06-30T18:24:00Z</dcterms:modified>
</cp:coreProperties>
</file>